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37FA4BC5"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3B5663">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1]"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0"/>
      <w:r w:rsidR="001B369A">
        <w:t>expression</w:t>
      </w:r>
      <w:r w:rsidR="006263FB">
        <w:t xml:space="preserve"> </w:t>
      </w:r>
      <w:commentRangeEnd w:id="0"/>
      <w:r w:rsidR="00A14DAE">
        <w:rPr>
          <w:rStyle w:val="CommentReference"/>
        </w:rPr>
        <w:commentReference w:id="0"/>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4DD7CFC0" w:rsidR="002025A3" w:rsidRPr="0027305C"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ins w:id="1" w:author="Innocence Harvey" w:date="2015-04-14T23:58:00Z">
        <w:r w:rsidR="00C3729C">
          <w:t xml:space="preserve">This is indicated by increases in </w:t>
        </w:r>
      </w:ins>
      <w:ins w:id="2" w:author="Innocence Harvey" w:date="2015-04-15T00:00:00Z">
        <w:r w:rsidR="00C3729C">
          <w:t>glycolytic</w:t>
        </w:r>
      </w:ins>
      <w:ins w:id="3" w:author="Innocence Harvey" w:date="2015-04-15T00:03:00Z">
        <w:r w:rsidR="00C3729C">
          <w:t xml:space="preserve"> (</w:t>
        </w:r>
        <w:r w:rsidR="00C3729C">
          <w:rPr>
            <w:i/>
          </w:rPr>
          <w:t xml:space="preserve">HK3, </w:t>
        </w:r>
        <w:r w:rsidR="00025FF1">
          <w:rPr>
            <w:i/>
          </w:rPr>
          <w:t xml:space="preserve">FBP1, ALDOC, ENO1, IDH1, </w:t>
        </w:r>
      </w:ins>
      <w:ins w:id="4" w:author="Innocence Harvey" w:date="2015-04-15T11:34:00Z">
        <w:r w:rsidR="000468F7">
          <w:rPr>
            <w:i/>
          </w:rPr>
          <w:t xml:space="preserve">and </w:t>
        </w:r>
      </w:ins>
      <w:ins w:id="5" w:author="Innocence Harvey" w:date="2015-04-15T00:03:00Z">
        <w:r w:rsidR="00025FF1">
          <w:rPr>
            <w:i/>
          </w:rPr>
          <w:t>ME1</w:t>
        </w:r>
        <w:r w:rsidR="00C3729C">
          <w:rPr>
            <w:i/>
          </w:rPr>
          <w:t>)</w:t>
        </w:r>
      </w:ins>
      <w:ins w:id="6" w:author="Innocence Harvey" w:date="2015-04-15T00:00:00Z">
        <w:r w:rsidR="00C3729C">
          <w:t>,</w:t>
        </w:r>
      </w:ins>
      <w:ins w:id="7" w:author="Innocence Harvey" w:date="2015-04-15T00:07:00Z">
        <w:r w:rsidR="00C3729C">
          <w:t xml:space="preserve"> </w:t>
        </w:r>
      </w:ins>
      <w:proofErr w:type="spellStart"/>
      <w:ins w:id="8" w:author="Innocence Harvey" w:date="2015-04-15T00:23:00Z">
        <w:r w:rsidR="006229FE">
          <w:t>proteolytic</w:t>
        </w:r>
        <w:proofErr w:type="spellEnd"/>
        <w:r w:rsidR="006229FE">
          <w:t xml:space="preserve"> (</w:t>
        </w:r>
        <w:r w:rsidR="006229FE" w:rsidRPr="000468F7">
          <w:rPr>
            <w:i/>
            <w:rPrChange w:id="9" w:author="Innocence Harvey" w:date="2015-04-15T11:34:00Z">
              <w:rPr/>
            </w:rPrChange>
          </w:rPr>
          <w:t>PSMD1/12/14</w:t>
        </w:r>
        <w:r w:rsidR="006229FE">
          <w:t>)</w:t>
        </w:r>
      </w:ins>
      <w:ins w:id="10" w:author="Innocence Harvey" w:date="2015-04-15T00:24:00Z">
        <w:r w:rsidR="006229FE">
          <w:t xml:space="preserve"> </w:t>
        </w:r>
      </w:ins>
      <w:ins w:id="11"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C3729C">
          <w:rPr>
            <w:i/>
          </w:rPr>
          <w:t>/4</w:t>
        </w:r>
      </w:ins>
      <w:ins w:id="12" w:author="Innocence Harvey" w:date="2015-04-15T00:08:00Z">
        <w:r w:rsidR="0008047F">
          <w:rPr>
            <w:i/>
          </w:rPr>
          <w:t>,</w:t>
        </w:r>
        <w:r w:rsidR="00025FF1">
          <w:rPr>
            <w:i/>
          </w:rPr>
          <w:t xml:space="preserve"> ELOVL</w:t>
        </w:r>
        <w:r w:rsidR="006C0F0D">
          <w:rPr>
            <w:i/>
          </w:rPr>
          <w:t>5</w:t>
        </w:r>
      </w:ins>
      <w:ins w:id="13"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ins>
      <w:ins w:id="14" w:author="Innocence Harvey" w:date="2015-04-15T11:25:00Z">
        <w:r w:rsidR="00E3558E">
          <w:rPr>
            <w:i/>
          </w:rPr>
          <w:t xml:space="preserve"> </w:t>
        </w:r>
      </w:ins>
      <w:ins w:id="15" w:author="Innocence Harvey" w:date="2015-04-15T11:26:00Z">
        <w:r w:rsidR="00E3558E">
          <w:rPr>
            <w:i/>
          </w:rPr>
          <w:t xml:space="preserve">and </w:t>
        </w:r>
      </w:ins>
      <w:ins w:id="16" w:author="Innocence Harvey" w:date="2015-04-15T00:21:00Z">
        <w:r w:rsidR="0008047F" w:rsidRPr="00B8003A">
          <w:rPr>
            <w:i/>
          </w:rPr>
          <w:t>GPD</w:t>
        </w:r>
      </w:ins>
      <w:ins w:id="17" w:author="Innocence Harvey" w:date="2015-04-15T11:26:00Z">
        <w:r w:rsidR="00E3558E">
          <w:rPr>
            <w:i/>
          </w:rPr>
          <w:t>1</w:t>
        </w:r>
      </w:ins>
      <w:ins w:id="18" w:author="Innocence Harvey" w:date="2015-04-15T00:07:00Z">
        <w:r w:rsidR="00C3729C">
          <w:t>)</w:t>
        </w:r>
      </w:ins>
      <w:ins w:id="19" w:author="Innocence Harvey" w:date="2015-04-15T00:00:00Z">
        <w:r w:rsidR="00C3729C">
          <w:t xml:space="preserve"> </w:t>
        </w:r>
      </w:ins>
      <w:ins w:id="20" w:author="Innocence Harvey" w:date="2015-04-14T23:58:00Z">
        <w:r w:rsidR="00C3729C">
          <w:t>transcript</w:t>
        </w:r>
        <w:r w:rsidR="006229FE">
          <w:t>s</w:t>
        </w:r>
      </w:ins>
      <w:ins w:id="21" w:author="Innocence Harvey" w:date="2015-04-15T00:08:00Z">
        <w:r w:rsidR="00025FF1">
          <w:t xml:space="preserve"> in human adipose tissue</w:t>
        </w:r>
        <w:proofErr w:type="gramEnd"/>
        <w:r w:rsidR="00025FF1">
          <w:t xml:space="preserve">, with similar transcript expression changes seen in mouse </w:t>
        </w:r>
      </w:ins>
      <w:ins w:id="22" w:author="Innocence Harvey" w:date="2015-04-15T00:10:00Z">
        <w:r w:rsidR="00025FF1">
          <w:t>adipose and muscle tissue</w:t>
        </w:r>
      </w:ins>
      <w:ins w:id="23" w:author="Innocence Harvey" w:date="2015-04-15T00:26:00Z">
        <w:r w:rsidR="004B0F86">
          <w:t xml:space="preserve"> when treated with dexamethasone</w:t>
        </w:r>
      </w:ins>
      <w:ins w:id="24" w:author="Innocence Harvey" w:date="2015-04-15T00:01:00Z">
        <w:r w:rsidR="00C3729C">
          <w:t>.</w:t>
        </w:r>
      </w:ins>
      <w:ins w:id="25"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26" w:author="Innocence Harvey" w:date="2015-04-15T00:45:00Z">
        <w:r w:rsidR="0027305C">
          <w:t xml:space="preserve"> A recent</w:t>
        </w:r>
        <w:r w:rsidR="00620E7B">
          <w:t xml:space="preserve"> study</w:t>
        </w:r>
      </w:ins>
      <w:ins w:id="27" w:author="Innocence Harvey" w:date="2015-04-15T00:47:00Z">
        <w:r w:rsidR="009D185D">
          <w:t xml:space="preserve"> involving the </w:t>
        </w:r>
      </w:ins>
      <w:ins w:id="28" w:author="Innocence Harvey" w:date="2015-04-15T00:55:00Z">
        <w:r w:rsidR="009D185D">
          <w:t xml:space="preserve">6-week old </w:t>
        </w:r>
      </w:ins>
      <w:ins w:id="29" w:author="Innocence Harvey" w:date="2015-04-15T00:47:00Z">
        <w:r w:rsidR="009D185D">
          <w:t>c57</w:t>
        </w:r>
      </w:ins>
      <w:ins w:id="30" w:author="Innocence Harvey" w:date="2015-04-15T00:55:00Z">
        <w:r w:rsidR="009D185D">
          <w:t>BL/6J</w:t>
        </w:r>
      </w:ins>
      <w:ins w:id="31" w:author="Innocence Harvey" w:date="2015-04-15T00:47:00Z">
        <w:r w:rsidR="00620E7B">
          <w:t xml:space="preserve"> mice</w:t>
        </w:r>
      </w:ins>
      <w:ins w:id="32" w:author="Innocence Harvey" w:date="2015-04-15T00:55:00Z">
        <w:r w:rsidR="009D185D">
          <w:t xml:space="preserve"> treated with 100ug/ml </w:t>
        </w:r>
        <w:proofErr w:type="spellStart"/>
        <w:r w:rsidR="009D185D">
          <w:t>corticosterone</w:t>
        </w:r>
      </w:ins>
      <w:proofErr w:type="spellEnd"/>
      <w:ins w:id="33" w:author="Innocence Harvey" w:date="2015-04-15T01:02:00Z">
        <w:r w:rsidR="0027305C">
          <w:t xml:space="preserve"> (CORT)</w:t>
        </w:r>
      </w:ins>
      <w:ins w:id="34" w:author="Innocence Harvey" w:date="2015-04-15T00:45:00Z">
        <w:r w:rsidR="00620E7B">
          <w:t xml:space="preserve"> </w:t>
        </w:r>
      </w:ins>
      <w:ins w:id="35" w:author="Innocence Harvey" w:date="2015-04-15T00:56:00Z">
        <w:r w:rsidR="009D185D">
          <w:t xml:space="preserve">for 5 weeks </w:t>
        </w:r>
      </w:ins>
      <w:ins w:id="36" w:author="Innocence Harvey" w:date="2015-04-15T01:35:00Z">
        <w:r w:rsidR="005D4214">
          <w:t>found similar phenotypic results (increased fat mass, decreased lean mass</w:t>
        </w:r>
      </w:ins>
      <w:ins w:id="37" w:author="Innocence Harvey" w:date="2015-04-15T01:36:00Z">
        <w:r w:rsidR="005D4214">
          <w:t xml:space="preserve"> and strength,</w:t>
        </w:r>
      </w:ins>
      <w:ins w:id="38" w:author="Innocence Harvey" w:date="2015-04-15T01:35:00Z">
        <w:r w:rsidR="005D4214">
          <w:t xml:space="preserve"> and dec</w:t>
        </w:r>
      </w:ins>
      <w:ins w:id="39" w:author="Innocence Harvey" w:date="2015-04-15T00:45:00Z">
        <w:r w:rsidR="00620E7B">
          <w:t>re</w:t>
        </w:r>
      </w:ins>
      <w:ins w:id="40" w:author="Innocence Harvey" w:date="2015-04-15T01:36:00Z">
        <w:r w:rsidR="005D4214">
          <w:t>ased insulin sensitivity)</w:t>
        </w:r>
      </w:ins>
      <w:ins w:id="41" w:author="Innocence Harvey" w:date="2015-04-15T01:37:00Z">
        <w:r w:rsidR="005D4214">
          <w:t>, but re</w:t>
        </w:r>
      </w:ins>
      <w:ins w:id="42" w:author="Innocence Harvey" w:date="2015-04-15T00:45:00Z">
        <w:r w:rsidR="00620E7B">
          <w:t xml:space="preserve">ported </w:t>
        </w:r>
      </w:ins>
      <w:ins w:id="43" w:author="Innocence Harvey" w:date="2015-04-15T01:01:00Z">
        <w:r w:rsidR="009D185D">
          <w:t>no</w:t>
        </w:r>
      </w:ins>
      <w:ins w:id="44" w:author="Innocence Harvey" w:date="2015-04-15T00:58:00Z">
        <w:r w:rsidR="009D185D">
          <w:t xml:space="preserve"> change in </w:t>
        </w:r>
        <w:proofErr w:type="spellStart"/>
        <w:r w:rsidR="009D185D">
          <w:t>lipogenic</w:t>
        </w:r>
        <w:proofErr w:type="spellEnd"/>
        <w:r w:rsidR="009D185D">
          <w:t xml:space="preserve"> transcripts</w:t>
        </w:r>
      </w:ins>
      <w:ins w:id="45" w:author="Innocence Harvey" w:date="2015-04-15T01:01:00Z">
        <w:r w:rsidR="009D185D">
          <w:t xml:space="preserve"> of </w:t>
        </w:r>
        <w:r w:rsidR="009D185D" w:rsidRPr="0027305C">
          <w:rPr>
            <w:i/>
            <w:rPrChange w:id="46" w:author="Innocence Harvey" w:date="2015-04-15T01:02:00Z">
              <w:rPr/>
            </w:rPrChange>
          </w:rPr>
          <w:t>Acaca</w:t>
        </w:r>
      </w:ins>
      <w:ins w:id="47" w:author="Innocence Harvey" w:date="2015-04-15T11:36:00Z">
        <w:r w:rsidR="00055886">
          <w:rPr>
            <w:i/>
          </w:rPr>
          <w:t>1</w:t>
        </w:r>
      </w:ins>
      <w:ins w:id="48" w:author="Innocence Harvey" w:date="2015-04-15T01:01:00Z">
        <w:r w:rsidR="009D185D" w:rsidRPr="0027305C">
          <w:rPr>
            <w:i/>
            <w:rPrChange w:id="49" w:author="Innocence Harvey" w:date="2015-04-15T01:02:00Z">
              <w:rPr/>
            </w:rPrChange>
          </w:rPr>
          <w:t xml:space="preserve"> </w:t>
        </w:r>
        <w:r w:rsidR="009D185D">
          <w:t xml:space="preserve">and </w:t>
        </w:r>
        <w:proofErr w:type="spellStart"/>
        <w:r w:rsidR="009D185D" w:rsidRPr="0027305C">
          <w:rPr>
            <w:i/>
            <w:rPrChange w:id="50" w:author="Innocence Harvey" w:date="2015-04-15T01:02:00Z">
              <w:rPr/>
            </w:rPrChange>
          </w:rPr>
          <w:t>Fasn</w:t>
        </w:r>
      </w:ins>
      <w:proofErr w:type="spellEnd"/>
      <w:ins w:id="51" w:author="Innocence Harvey" w:date="2015-04-15T00:58:00Z">
        <w:r w:rsidR="009D185D">
          <w:t xml:space="preserve"> in adipose tissue between </w:t>
        </w:r>
      </w:ins>
      <w:ins w:id="52" w:author="Innocence Harvey" w:date="2015-04-15T00:56:00Z">
        <w:r w:rsidR="0027305C">
          <w:t>CORT</w:t>
        </w:r>
      </w:ins>
      <w:ins w:id="53" w:author="Innocence Harvey" w:date="2015-04-15T01:02:00Z">
        <w:r w:rsidR="0027305C">
          <w:t xml:space="preserve"> treated and control mice; </w:t>
        </w:r>
      </w:ins>
      <w:ins w:id="54" w:author="Innocence Harvey" w:date="2015-04-15T01:37:00Z">
        <w:r w:rsidR="005D4214">
          <w:t>though</w:t>
        </w:r>
      </w:ins>
      <w:ins w:id="55" w:author="Innocence Harvey" w:date="2015-04-15T01:02:00Z">
        <w:r w:rsidR="0027305C">
          <w:t xml:space="preserve">, </w:t>
        </w:r>
      </w:ins>
      <w:ins w:id="56" w:author="Innocence Harvey" w:date="2015-04-15T01:03:00Z">
        <w:r w:rsidR="0027305C">
          <w:rPr>
            <w:i/>
          </w:rPr>
          <w:t>Dgat2</w:t>
        </w:r>
        <w:r w:rsidR="0027305C">
          <w:t xml:space="preserve"> transcripts were significantly elevated (Morgan et al., 2014)</w:t>
        </w:r>
      </w:ins>
      <w:ins w:id="57" w:author="Innocence Harvey" w:date="2015-04-15T12:13:00Z">
        <w:r w:rsidR="00501DB9">
          <w:t>. We noted slight elevations in all of these</w:t>
        </w:r>
      </w:ins>
      <w:ins w:id="58" w:author="Innocence Harvey" w:date="2015-04-15T12:24:00Z">
        <w:r w:rsidR="004B4503">
          <w:t xml:space="preserve"> mRNA</w:t>
        </w:r>
      </w:ins>
      <w:ins w:id="59" w:author="Innocence Harvey" w:date="2015-04-15T12:13:00Z">
        <w:r w:rsidR="00501DB9">
          <w:t xml:space="preserve"> transcripts</w:t>
        </w:r>
      </w:ins>
      <w:ins w:id="60" w:author="Innocence Harvey" w:date="2015-04-15T12:15:00Z">
        <w:r w:rsidR="00F36F37">
          <w:t xml:space="preserve"> in our mice</w:t>
        </w:r>
      </w:ins>
      <w:ins w:id="61" w:author="Innocence Harvey" w:date="2015-04-15T12:25:00Z">
        <w:r w:rsidR="004B4503">
          <w:t>,</w:t>
        </w:r>
      </w:ins>
      <w:ins w:id="62" w:author="Innocence Harvey" w:date="2015-04-15T12:15:00Z">
        <w:r w:rsidR="00F36F37">
          <w:t xml:space="preserve"> with significant elevations </w:t>
        </w:r>
      </w:ins>
      <w:ins w:id="63" w:author="Innocence Harvey" w:date="2015-04-15T12:25:00Z">
        <w:r w:rsidR="004B4503">
          <w:t>seen in the</w:t>
        </w:r>
      </w:ins>
      <w:ins w:id="64" w:author="Innocence Harvey" w:date="2015-04-15T12:15:00Z">
        <w:r w:rsidR="00F36F37">
          <w:t xml:space="preserve"> human adipose tissue</w:t>
        </w:r>
      </w:ins>
      <w:ins w:id="65" w:author="Innocence Harvey" w:date="2015-04-15T12:25:00Z">
        <w:r w:rsidR="004B4503">
          <w:t xml:space="preserve"> samples</w:t>
        </w:r>
      </w:ins>
      <w:ins w:id="66" w:author="Innocence Harvey" w:date="2015-04-15T01:03:00Z">
        <w:r w:rsidR="0027305C">
          <w:t>.</w:t>
        </w:r>
      </w:ins>
      <w:ins w:id="67" w:author="Innocence Harvey" w:date="2015-04-15T01:04:00Z">
        <w:r w:rsidR="0027305C">
          <w:t xml:space="preserve"> There are </w:t>
        </w:r>
      </w:ins>
      <w:ins w:id="68" w:author="Innocence Harvey" w:date="2015-04-15T11:51:00Z">
        <w:r w:rsidR="00A227B3">
          <w:t xml:space="preserve">multiple differences between this study and our study leading to </w:t>
        </w:r>
      </w:ins>
      <w:ins w:id="69" w:author="Innocence Harvey" w:date="2015-04-15T01:04:00Z">
        <w:r w:rsidR="0027305C">
          <w:t xml:space="preserve">several </w:t>
        </w:r>
      </w:ins>
      <w:ins w:id="70" w:author="Innocence Harvey" w:date="2015-04-15T01:05:00Z">
        <w:r w:rsidR="0027305C">
          <w:t>possible</w:t>
        </w:r>
      </w:ins>
      <w:ins w:id="71" w:author="Innocence Harvey" w:date="2015-04-15T01:04:00Z">
        <w:r w:rsidR="0027305C">
          <w:t xml:space="preserve"> </w:t>
        </w:r>
      </w:ins>
      <w:ins w:id="72" w:author="Innocence Harvey" w:date="2015-04-15T01:05:00Z">
        <w:r w:rsidR="0027305C">
          <w:t>reasons why these</w:t>
        </w:r>
      </w:ins>
      <w:ins w:id="73" w:author="Innocence Harvey" w:date="2015-04-15T01:04:00Z">
        <w:r w:rsidR="0027305C">
          <w:t xml:space="preserve"> results are somewhat inconsistent with the present findings</w:t>
        </w:r>
      </w:ins>
      <w:ins w:id="74" w:author="Innocence Harvey" w:date="2015-04-15T01:11:00Z">
        <w:r w:rsidR="00AF6894">
          <w:t>,</w:t>
        </w:r>
      </w:ins>
      <w:ins w:id="75" w:author="Innocence Harvey" w:date="2015-04-15T01:05:00Z">
        <w:r w:rsidR="0027305C">
          <w:t xml:space="preserve"> including </w:t>
        </w:r>
      </w:ins>
      <w:ins w:id="76" w:author="Innocence Harvey" w:date="2015-04-15T01:06:00Z">
        <w:r w:rsidR="0027305C">
          <w:t xml:space="preserve">the form </w:t>
        </w:r>
      </w:ins>
      <w:ins w:id="77" w:author="Innocence Harvey" w:date="2015-04-15T01:14:00Z">
        <w:r w:rsidR="00343729">
          <w:t xml:space="preserve">and dose </w:t>
        </w:r>
      </w:ins>
      <w:ins w:id="78" w:author="Innocence Harvey" w:date="2015-04-15T01:06:00Z">
        <w:r w:rsidR="0027305C">
          <w:t xml:space="preserve">of </w:t>
        </w:r>
        <w:r w:rsidR="0027305C">
          <w:lastRenderedPageBreak/>
          <w:t>glucocorticoids</w:t>
        </w:r>
      </w:ins>
      <w:ins w:id="79" w:author="Innocence Harvey" w:date="2015-04-15T01:07:00Z">
        <w:r w:rsidR="0027305C">
          <w:t xml:space="preserve"> (</w:t>
        </w:r>
      </w:ins>
      <w:ins w:id="80" w:author="Innocence Harvey" w:date="2015-04-15T01:14:00Z">
        <w:r w:rsidR="00343729">
          <w:t xml:space="preserve">100ug/ml </w:t>
        </w:r>
      </w:ins>
      <w:ins w:id="81" w:author="Innocence Harvey" w:date="2015-04-15T01:07:00Z">
        <w:r w:rsidR="0027305C">
          <w:t>CORT</w:t>
        </w:r>
      </w:ins>
      <w:ins w:id="82" w:author="Innocence Harvey" w:date="2015-04-15T01:13:00Z">
        <w:r w:rsidR="00343729">
          <w:t xml:space="preserve"> in </w:t>
        </w:r>
        <w:proofErr w:type="spellStart"/>
        <w:r w:rsidR="00343729">
          <w:t>EtOH</w:t>
        </w:r>
      </w:ins>
      <w:proofErr w:type="spellEnd"/>
      <w:ins w:id="83" w:author="Innocence Harvey" w:date="2015-04-15T01:07:00Z">
        <w:r w:rsidR="0027305C">
          <w:t xml:space="preserve"> vs. </w:t>
        </w:r>
      </w:ins>
      <w:ins w:id="84" w:author="Innocence Harvey" w:date="2015-04-15T01:14:00Z">
        <w:r w:rsidR="00343729">
          <w:t xml:space="preserve">1mg/kg/d </w:t>
        </w:r>
      </w:ins>
      <w:ins w:id="85" w:author="Innocence Harvey" w:date="2015-04-15T01:07:00Z">
        <w:r w:rsidR="0027305C">
          <w:t>D</w:t>
        </w:r>
      </w:ins>
      <w:ins w:id="86" w:author="Innocence Harvey" w:date="2015-04-15T01:08:00Z">
        <w:r w:rsidR="0027305C">
          <w:t>examethasone</w:t>
        </w:r>
      </w:ins>
      <w:ins w:id="87" w:author="Innocence Harvey" w:date="2015-04-15T01:13:00Z">
        <w:r w:rsidR="00343729">
          <w:t xml:space="preserve"> in water</w:t>
        </w:r>
      </w:ins>
      <w:ins w:id="88" w:author="Innocence Harvey" w:date="2015-04-15T01:08:00Z">
        <w:r w:rsidR="0027305C">
          <w:t>)</w:t>
        </w:r>
      </w:ins>
      <w:ins w:id="89" w:author="Innocence Harvey" w:date="2015-04-15T01:06:00Z">
        <w:r w:rsidR="0027305C">
          <w:t>, the age of the mice</w:t>
        </w:r>
      </w:ins>
      <w:ins w:id="90" w:author="Innocence Harvey" w:date="2015-04-15T01:08:00Z">
        <w:r w:rsidR="0027305C">
          <w:t xml:space="preserve"> (40d </w:t>
        </w:r>
        <w:proofErr w:type="spellStart"/>
        <w:r w:rsidR="0027305C">
          <w:t>vs</w:t>
        </w:r>
        <w:proofErr w:type="spellEnd"/>
        <w:r w:rsidR="0027305C">
          <w:t xml:space="preserve"> 70d)</w:t>
        </w:r>
      </w:ins>
      <w:ins w:id="91" w:author="Innocence Harvey" w:date="2015-04-15T01:06:00Z">
        <w:r w:rsidR="0027305C">
          <w:t xml:space="preserve"> and treatment time</w:t>
        </w:r>
      </w:ins>
      <w:ins w:id="92" w:author="Innocence Harvey" w:date="2015-04-15T01:08:00Z">
        <w:r w:rsidR="0027305C">
          <w:t xml:space="preserve"> (5 weeks vs. 12 weeks)</w:t>
        </w:r>
      </w:ins>
      <w:ins w:id="93" w:author="Innocence Harvey" w:date="2015-04-15T01:06:00Z">
        <w:r w:rsidR="0027305C">
          <w:t>. Additionally,</w:t>
        </w:r>
      </w:ins>
      <w:ins w:id="94" w:author="Innocence Harvey" w:date="2015-04-15T01:10:00Z">
        <w:r w:rsidR="0027305C">
          <w:t xml:space="preserve"> it is unclear whether the tissues were taken from fasted or fed animal</w:t>
        </w:r>
        <w:r w:rsidR="00343729">
          <w:t>s. Form and duration of treatment are considerably the most important differences</w:t>
        </w:r>
      </w:ins>
      <w:ins w:id="95" w:author="Innocence Harvey" w:date="2015-04-15T01:18:00Z">
        <w:r w:rsidR="00343729">
          <w:t xml:space="preserve"> noted here</w:t>
        </w:r>
      </w:ins>
      <w:ins w:id="96" w:author="Innocence Harvey" w:date="2015-04-15T01:10:00Z">
        <w:r w:rsidR="00343729">
          <w:t>. Dexamethasone is incredibly potent and highly selective for the glucocorticoid receptor</w:t>
        </w:r>
      </w:ins>
      <w:ins w:id="97" w:author="Innocence Harvey" w:date="2015-04-15T01:21:00Z">
        <w:r w:rsidR="00343729">
          <w:t xml:space="preserve"> (GR)</w:t>
        </w:r>
      </w:ins>
      <w:ins w:id="98" w:author="Innocence Harvey" w:date="2015-04-15T01:18:00Z">
        <w:r w:rsidR="00343729">
          <w:t xml:space="preserve"> and </w:t>
        </w:r>
      </w:ins>
      <w:ins w:id="99" w:author="Innocence Harvey" w:date="2015-04-27T14:16:00Z">
        <w:r w:rsidR="00FB5F4F">
          <w:t>is thought to be under less</w:t>
        </w:r>
      </w:ins>
      <w:ins w:id="100" w:author="Innocence Harvey" w:date="2015-04-15T01:18:00Z">
        <w:r w:rsidR="00343729">
          <w:t xml:space="preserve"> local regulat</w:t>
        </w:r>
        <w:r w:rsidR="00FA0771">
          <w:t>ion of enzymes such as 11</w:t>
        </w:r>
      </w:ins>
      <w:ins w:id="101" w:author="Innocence Harvey" w:date="2015-04-27T14:09:00Z">
        <w:r w:rsidR="00FA0771">
          <w:rPr>
            <w:rFonts w:ascii="Cambria" w:hAnsi="Cambria"/>
          </w:rPr>
          <w:t>β</w:t>
        </w:r>
      </w:ins>
      <w:ins w:id="102" w:author="Innocence Harvey" w:date="2015-04-15T01:18:00Z">
        <w:r w:rsidR="00FA0771">
          <w:t>-HSD</w:t>
        </w:r>
      </w:ins>
      <w:ins w:id="103" w:author="Innocence Harvey" w:date="2015-04-27T14:09:00Z">
        <w:r w:rsidR="00FA0771">
          <w:t>1/2</w:t>
        </w:r>
      </w:ins>
      <w:ins w:id="104" w:author="Innocence Harvey" w:date="2015-04-15T01:18:00Z">
        <w:r w:rsidR="00FB5F4F">
          <w:t xml:space="preserve">. </w:t>
        </w:r>
      </w:ins>
      <w:ins w:id="105" w:author="Innocence Harvey" w:date="2015-04-27T14:09:00Z">
        <w:r w:rsidR="00FA0771">
          <w:t>According to previous research, dexamethasone is not metabolized by</w:t>
        </w:r>
      </w:ins>
      <w:ins w:id="106" w:author="Innocence Harvey" w:date="2015-04-27T14:10:00Z">
        <w:r w:rsidR="00FA0771">
          <w:t xml:space="preserve"> 11</w:t>
        </w:r>
        <w:r w:rsidR="00FA0771">
          <w:rPr>
            <w:rFonts w:ascii="Cambria" w:hAnsi="Cambria"/>
          </w:rPr>
          <w:t>β</w:t>
        </w:r>
        <w:r w:rsidR="00FA0771">
          <w:t>-HSD1 (responsible for the conversion of inactive cortisone to active cortisol), which would not be necessary as it is already in the active form</w:t>
        </w:r>
      </w:ins>
      <w:ins w:id="107" w:author="Innocence Harvey" w:date="2015-04-27T14:11:00Z">
        <w:r w:rsidR="00FA0771">
          <w:t>, but is metabolized by 11</w:t>
        </w:r>
        <w:r w:rsidR="00FA0771">
          <w:rPr>
            <w:rFonts w:ascii="Cambria" w:hAnsi="Cambria"/>
          </w:rPr>
          <w:t>β</w:t>
        </w:r>
        <w:r w:rsidR="00FA0771">
          <w:t>-HSD2</w:t>
        </w:r>
      </w:ins>
      <w:ins w:id="108" w:author="Innocence Harvey" w:date="2015-04-27T14:12:00Z">
        <w:r w:rsidR="00FA0771">
          <w:t xml:space="preserve"> (has the reverse action of 11</w:t>
        </w:r>
        <w:r w:rsidR="00FA0771">
          <w:rPr>
            <w:rFonts w:ascii="Cambria" w:hAnsi="Cambria"/>
          </w:rPr>
          <w:t>β</w:t>
        </w:r>
        <w:r w:rsidR="00FA0771">
          <w:t>-HSD1)</w:t>
        </w:r>
      </w:ins>
      <w:ins w:id="109" w:author="Innocence Harvey" w:date="2015-04-27T14:18:00Z">
        <w:r w:rsidR="005B58EA">
          <w:t xml:space="preserve"> (cite)</w:t>
        </w:r>
      </w:ins>
      <w:bookmarkStart w:id="110" w:name="_GoBack"/>
      <w:bookmarkEnd w:id="110"/>
      <w:ins w:id="111" w:author="Innocence Harvey" w:date="2015-04-27T14:12:00Z">
        <w:r w:rsidR="00FA0771">
          <w:t xml:space="preserve">. Therefore, there should be just as much negative regulation of glucocorticoid signaling. </w:t>
        </w:r>
      </w:ins>
      <w:ins w:id="112" w:author="Innocence Harvey" w:date="2015-04-15T01:18:00Z">
        <w:r w:rsidR="00FA0771">
          <w:t>However</w:t>
        </w:r>
      </w:ins>
      <w:ins w:id="113" w:author="Innocence Harvey" w:date="2015-04-15T01:21:00Z">
        <w:r w:rsidR="00343729">
          <w:t>,</w:t>
        </w:r>
      </w:ins>
      <w:ins w:id="114" w:author="Innocence Harvey" w:date="2015-04-15T01:18:00Z">
        <w:r w:rsidR="00343729">
          <w:t xml:space="preserve"> CORT is not as potent or </w:t>
        </w:r>
      </w:ins>
      <w:ins w:id="115" w:author="Innocence Harvey" w:date="2015-04-15T01:20:00Z">
        <w:r w:rsidR="00343729">
          <w:t xml:space="preserve">as </w:t>
        </w:r>
      </w:ins>
      <w:ins w:id="116" w:author="Innocence Harvey" w:date="2015-04-15T01:18:00Z">
        <w:r w:rsidR="00343729">
          <w:t>specific for the GR</w:t>
        </w:r>
      </w:ins>
      <w:ins w:id="117" w:author="Innocence Harvey" w:date="2015-04-15T01:21:00Z">
        <w:r w:rsidR="00D2729C">
          <w:t xml:space="preserve"> and </w:t>
        </w:r>
        <w:proofErr w:type="gramStart"/>
        <w:r w:rsidR="00D2729C">
          <w:t xml:space="preserve">is </w:t>
        </w:r>
      </w:ins>
      <w:ins w:id="118" w:author="Innocence Harvey" w:date="2015-04-15T01:22:00Z">
        <w:r w:rsidR="00D2729C">
          <w:t>thought to be subjected</w:t>
        </w:r>
        <w:proofErr w:type="gramEnd"/>
        <w:r w:rsidR="00D2729C">
          <w:t xml:space="preserve"> to </w:t>
        </w:r>
      </w:ins>
      <w:ins w:id="119" w:author="Innocence Harvey" w:date="2015-04-27T14:17:00Z">
        <w:r w:rsidR="00F21DCE">
          <w:t xml:space="preserve">more </w:t>
        </w:r>
      </w:ins>
      <w:ins w:id="120" w:author="Innocence Harvey" w:date="2015-04-15T01:22:00Z">
        <w:r w:rsidR="00D2729C">
          <w:t>local modulation</w:t>
        </w:r>
      </w:ins>
      <w:ins w:id="121" w:author="Innocence Harvey" w:date="2015-04-15T01:32:00Z">
        <w:r w:rsidR="002A4C27">
          <w:t xml:space="preserve"> (cite)</w:t>
        </w:r>
      </w:ins>
      <w:ins w:id="122" w:author="Innocence Harvey" w:date="2015-04-15T01:21:00Z">
        <w:r w:rsidR="00D2729C">
          <w:t xml:space="preserve">. </w:t>
        </w:r>
      </w:ins>
      <w:ins w:id="123" w:author="Innocence Harvey" w:date="2015-04-15T01:24:00Z">
        <w:r w:rsidR="00D2729C">
          <w:t>Increased duration of elevated glucocorticoids</w:t>
        </w:r>
      </w:ins>
      <w:ins w:id="124" w:author="Innocence Harvey" w:date="2015-04-15T01:25:00Z">
        <w:r w:rsidR="00D2729C">
          <w:t xml:space="preserve"> may have had a more pronounced effect on the </w:t>
        </w:r>
        <w:proofErr w:type="spellStart"/>
        <w:r w:rsidR="00D2729C">
          <w:t>lipogenic</w:t>
        </w:r>
        <w:proofErr w:type="spellEnd"/>
        <w:r w:rsidR="00D2729C">
          <w:t xml:space="preserve"> transcripts as well</w:t>
        </w:r>
      </w:ins>
      <w:ins w:id="125" w:author="Innocence Harvey" w:date="2015-04-15T12:19:00Z">
        <w:r w:rsidR="004B4503">
          <w:t>. Mice in the afore-mentioned study were sacrificed at week 5 and showed small, yet significant elevations in fat mass</w:t>
        </w:r>
      </w:ins>
      <w:ins w:id="126" w:author="Innocence Harvey" w:date="2015-04-15T12:21:00Z">
        <w:r w:rsidR="004B4503">
          <w:t>, we observed elevations in fat mass beginning at week 5</w:t>
        </w:r>
      </w:ins>
      <w:ins w:id="127" w:author="Innocence Harvey" w:date="2015-04-15T12:22:00Z">
        <w:r w:rsidR="004B4503">
          <w:t xml:space="preserve"> and steadily increasing from there</w:t>
        </w:r>
      </w:ins>
      <w:ins w:id="128" w:author="Innocence Harvey" w:date="2015-04-15T12:23:00Z">
        <w:r w:rsidR="004B4503">
          <w:t xml:space="preserve"> with much larger increases at the time of sacrifice,</w:t>
        </w:r>
      </w:ins>
      <w:ins w:id="129" w:author="Innocence Harvey" w:date="2015-04-15T12:21:00Z">
        <w:r w:rsidR="004B4503">
          <w:t xml:space="preserve"> which could serve as a possible explanation</w:t>
        </w:r>
      </w:ins>
      <w:ins w:id="130" w:author="Innocence Harvey" w:date="2015-04-15T01:25:00Z">
        <w:r w:rsidR="00D2729C">
          <w:t>.</w:t>
        </w:r>
      </w:ins>
      <w:ins w:id="131" w:author="Innocence Harvey" w:date="2015-04-15T01:26:00Z">
        <w:r w:rsidR="00D2729C">
          <w:t xml:space="preserve"> Since synthetic glucocorticoid treatment is widely used and often </w:t>
        </w:r>
      </w:ins>
      <w:ins w:id="132" w:author="Innocence Harvey" w:date="2015-04-15T01:27:00Z">
        <w:r w:rsidR="00D2729C">
          <w:t>prescribed</w:t>
        </w:r>
      </w:ins>
      <w:ins w:id="133" w:author="Innocence Harvey" w:date="2015-04-15T01:26:00Z">
        <w:r w:rsidR="00D2729C">
          <w:t xml:space="preserve"> </w:t>
        </w:r>
      </w:ins>
      <w:ins w:id="134" w:author="Innocence Harvey" w:date="2015-04-15T01:27:00Z">
        <w:r w:rsidR="00D2729C">
          <w:t>over a long</w:t>
        </w:r>
      </w:ins>
      <w:ins w:id="135" w:author="Innocence Harvey" w:date="2015-04-15T01:28:00Z">
        <w:r w:rsidR="00D2729C">
          <w:t xml:space="preserve"> period of time, and since we found similar</w:t>
        </w:r>
      </w:ins>
      <w:ins w:id="136" w:author="Innocence Harvey" w:date="2015-04-15T01:30:00Z">
        <w:r w:rsidR="00D2729C">
          <w:t xml:space="preserve"> differential expression</w:t>
        </w:r>
      </w:ins>
      <w:ins w:id="137" w:author="Innocence Harvey" w:date="2015-04-15T01:28:00Z">
        <w:r w:rsidR="00D2729C">
          <w:t xml:space="preserve"> results when comparing human and mouse adipose tissue</w:t>
        </w:r>
      </w:ins>
      <w:ins w:id="138" w:author="Innocence Harvey" w:date="2015-04-15T01:31:00Z">
        <w:r w:rsidR="00D2729C">
          <w:t>,</w:t>
        </w:r>
      </w:ins>
      <w:ins w:id="139" w:author="Innocence Harvey" w:date="2015-04-15T01:28:00Z">
        <w:r w:rsidR="00D2729C">
          <w:t xml:space="preserve"> we believe the present study </w:t>
        </w:r>
      </w:ins>
      <w:ins w:id="140" w:author="Innocence Harvey" w:date="2015-04-15T01:30:00Z">
        <w:r w:rsidR="00D2729C">
          <w:t xml:space="preserve">is </w:t>
        </w:r>
      </w:ins>
      <w:ins w:id="141" w:author="Innocence Harvey" w:date="2015-04-15T01:28:00Z">
        <w:r w:rsidR="00D2729C">
          <w:t>applicable</w:t>
        </w:r>
      </w:ins>
      <w:ins w:id="142" w:author="Innocence Harvey" w:date="2015-04-15T01:30:00Z">
        <w:r w:rsidR="00D2729C">
          <w:t>.</w:t>
        </w:r>
      </w:ins>
      <w:ins w:id="143" w:author="Innocence Harvey" w:date="2015-04-15T01:28:00Z">
        <w:r w:rsidR="00D2729C">
          <w:t xml:space="preserve"> </w:t>
        </w:r>
      </w:ins>
    </w:p>
    <w:p w14:paraId="789D6EE3" w14:textId="77777777" w:rsidR="00711A42" w:rsidRDefault="00711A42" w:rsidP="0015200A">
      <w:pPr>
        <w:spacing w:line="480" w:lineRule="auto"/>
      </w:pPr>
    </w:p>
    <w:p w14:paraId="067C017D" w14:textId="3CA74567" w:rsidR="006C726C" w:rsidRPr="001D6336" w:rsidRDefault="002025A3" w:rsidP="0015200A">
      <w:pPr>
        <w:spacing w:line="480" w:lineRule="auto"/>
        <w:rPr>
          <w:rPrChange w:id="144" w:author="Innocence Harvey" w:date="2015-04-27T14:00:00Z">
            <w:rPr>
              <w:rFonts w:ascii="Arial" w:eastAsia="Times New Roman" w:hAnsi="Arial" w:cs="Arial"/>
              <w:sz w:val="20"/>
              <w:szCs w:val="20"/>
              <w:lang w:bidi="he-IL"/>
            </w:rPr>
          </w:rPrChange>
        </w:rPr>
      </w:pPr>
      <w:r>
        <w:lastRenderedPageBreak/>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ins w:id="145" w:author="Innocence Harvey" w:date="2015-04-27T14:00:00Z">
        <w:r w:rsidR="001D6336">
          <w:t xml:space="preserve">These findings are consistent with our observed elevations of </w:t>
        </w:r>
        <w:proofErr w:type="spellStart"/>
        <w:r w:rsidR="001D6336">
          <w:t>lipogenesis</w:t>
        </w:r>
        <w:proofErr w:type="spellEnd"/>
        <w:r w:rsidR="001D6336">
          <w:t xml:space="preserve"> mRNA transcripts in human and mouse subcutaneous adipose tissue.  Important </w:t>
        </w:r>
        <w:proofErr w:type="spellStart"/>
        <w:r w:rsidR="001D6336">
          <w:t>trancripts</w:t>
        </w:r>
        <w:proofErr w:type="spellEnd"/>
        <w:r w:rsidR="001D6336">
          <w:t xml:space="preserve"> in this category found to be significantly </w:t>
        </w:r>
        <w:proofErr w:type="spellStart"/>
        <w:r w:rsidR="001D6336">
          <w:t>upregulated</w:t>
        </w:r>
        <w:proofErr w:type="spellEnd"/>
        <w:r w:rsidR="001D6336">
          <w:t xml:space="preserve"> include</w:t>
        </w:r>
        <w:r w:rsidR="001D6336" w:rsidRPr="00C607CF">
          <w:t xml:space="preserve"> </w:t>
        </w:r>
        <w:r w:rsidR="001D6336" w:rsidRPr="001D6336">
          <w:rPr>
            <w:i/>
            <w:rPrChange w:id="146" w:author="Innocence Harvey" w:date="2015-04-27T14:01:00Z">
              <w:rPr/>
            </w:rPrChange>
          </w:rPr>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D6336">
          <w:rPr>
            <w:i/>
            <w:rPrChange w:id="147" w:author="Innocence Harvey" w:date="2015-04-27T14:00:00Z">
              <w:rPr/>
            </w:rPrChange>
          </w:rPr>
          <w:t xml:space="preserve">Glycerol-3-phospahte </w:t>
        </w:r>
        <w:proofErr w:type="spellStart"/>
        <w:r w:rsidR="001D6336" w:rsidRPr="001D6336">
          <w:rPr>
            <w:i/>
            <w:rPrChange w:id="148" w:author="Innocence Harvey" w:date="2015-04-27T14:00:00Z">
              <w:rPr/>
            </w:rPrChange>
          </w:rPr>
          <w:t>acyltransferase</w:t>
        </w:r>
        <w:proofErr w:type="spellEnd"/>
        <w:r w:rsidR="001D6336">
          <w:t xml:space="preserve"> (</w:t>
        </w:r>
        <w:r w:rsidR="001D6336" w:rsidRPr="00C607CF">
          <w:rPr>
            <w:i/>
          </w:rPr>
          <w:t>GPAM</w:t>
        </w:r>
        <w:r w:rsidR="001D6336">
          <w:t xml:space="preserve">) is responsible for the committed step in the synthesis of </w:t>
        </w:r>
        <w:proofErr w:type="spellStart"/>
        <w:r w:rsidR="001D6336">
          <w:t>glycerop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D6336">
          <w:rPr>
            <w:i/>
            <w:rPrChange w:id="149" w:author="Innocence Harvey" w:date="2015-04-27T14:01:00Z">
              <w:rPr/>
            </w:rPrChange>
          </w:rPr>
          <w:t>Glycogen synthase 2</w:t>
        </w:r>
        <w:r w:rsidR="001D6336">
          <w:t xml:space="preserve"> (</w:t>
        </w:r>
        <w:r w:rsidR="001D6336" w:rsidRPr="001D6336">
          <w:rPr>
            <w:i/>
            <w:rPrChange w:id="150" w:author="Innocence Harvey" w:date="2015-04-27T14:00:00Z">
              <w:rPr/>
            </w:rPrChange>
          </w:rPr>
          <w:t>GYS2</w:t>
        </w:r>
        <w:r w:rsidR="001D6336">
          <w:t xml:space="preserve">) and </w:t>
        </w:r>
        <w:r w:rsidR="001D6336" w:rsidRPr="001D6336">
          <w:rPr>
            <w:i/>
            <w:rPrChange w:id="151" w:author="Innocence Harvey" w:date="2015-04-27T14:00:00Z">
              <w:rPr/>
            </w:rPrChange>
          </w:rPr>
          <w:t xml:space="preserve">UDP-glucose </w:t>
        </w:r>
        <w:proofErr w:type="spellStart"/>
        <w:r w:rsidR="001D6336" w:rsidRPr="001D6336">
          <w:rPr>
            <w:i/>
            <w:rPrChange w:id="152" w:author="Innocence Harvey" w:date="2015-04-27T14:00:00Z">
              <w:rPr/>
            </w:rPrChange>
          </w:rPr>
          <w:t>pyrophosphorylase</w:t>
        </w:r>
        <w:proofErr w:type="spellEnd"/>
        <w:r w:rsidR="001D6336" w:rsidRPr="001D6336">
          <w:rPr>
            <w:i/>
            <w:rPrChange w:id="153" w:author="Innocence Harvey" w:date="2015-04-27T14:00:00Z">
              <w:rPr/>
            </w:rPrChange>
          </w:rPr>
          <w:t xml:space="preserve"> 2</w:t>
        </w:r>
        <w:r w:rsidR="001D6336">
          <w:t xml:space="preserve"> (</w:t>
        </w:r>
        <w:r w:rsidR="001D6336" w:rsidRPr="001D6336">
          <w:rPr>
            <w:i/>
            <w:rPrChange w:id="154" w:author="Innocence Harvey" w:date="2015-04-27T14:00:00Z">
              <w:rPr/>
            </w:rPrChange>
          </w:rPr>
          <w:t>UGP2</w:t>
        </w:r>
        <w:r w:rsidR="001D6336">
          <w:t xml:space="preserve">), both of which are required for first steps in glycogen synthesis. </w:t>
        </w:r>
      </w:ins>
      <w:del w:id="155" w:author="Innocence Harvey" w:date="2015-04-27T14:00:00Z">
        <w:r w:rsidR="00711A42" w:rsidDel="001D6336">
          <w:delText>These findings are consistent with our observed elevations of lipogen</w:delText>
        </w:r>
        <w:r w:rsidR="000220D0" w:rsidDel="001D6336">
          <w:delText>esis</w:delText>
        </w:r>
        <w:r w:rsidR="00711A42" w:rsidDel="001D6336">
          <w:delText xml:space="preserve"> </w:delText>
        </w:r>
      </w:del>
      <w:del w:id="156" w:author="Innocence Harvey" w:date="2015-04-15T12:28:00Z">
        <w:r w:rsidR="00711A42" w:rsidDel="00417C9E">
          <w:delText>genes</w:delText>
        </w:r>
      </w:del>
      <w:del w:id="157" w:author="Innocence Harvey" w:date="2015-04-27T14:00:00Z">
        <w:r w:rsidR="00711A42" w:rsidDel="001D6336">
          <w:delText xml:space="preserve"> in human and mouse subcutaneous adipose tissue.</w:delText>
        </w:r>
        <w:r w:rsidR="00DB2ED9" w:rsidDel="001D6336">
          <w:delText xml:space="preserve">  In addition to a shift towards lipid storage, we also observed elevated</w:delText>
        </w:r>
        <w:r w:rsidR="006C726C" w:rsidDel="001D6336">
          <w:delText xml:space="preserve"> expression of glycogen synthesis </w:delText>
        </w:r>
      </w:del>
      <w:del w:id="158" w:author="Innocence Harvey" w:date="2015-04-15T12:28:00Z">
        <w:r w:rsidR="006C726C" w:rsidDel="00417C9E">
          <w:delText>genes</w:delText>
        </w:r>
      </w:del>
      <w:del w:id="159" w:author="Innocence Harvey" w:date="2015-04-27T14:00:00Z">
        <w:r w:rsidR="006C726C" w:rsidDel="001D6336">
          <w:delText xml:space="preserve"> in the Cushing's disease patients</w:delText>
        </w:r>
        <w:r w:rsidR="00DB2ED9" w:rsidDel="001D6336">
          <w:delText>.</w:delText>
        </w:r>
      </w:del>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w:t>
      </w:r>
      <w:r>
        <w:lastRenderedPageBreak/>
        <w:t xml:space="preserve">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w:t>
      </w:r>
      <w:r w:rsidR="005E4873">
        <w:lastRenderedPageBreak/>
        <w:t>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lastRenderedPageBreak/>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4198C966" w14:textId="37BDA874" w:rsidR="003B5663" w:rsidRPr="003B5663" w:rsidRDefault="00F72E09">
      <w:pPr>
        <w:pStyle w:val="NormalWeb"/>
        <w:ind w:left="480" w:hanging="480"/>
        <w:divId w:val="716903359"/>
        <w:rPr>
          <w:rFonts w:ascii="Cambria" w:hAnsi="Cambria"/>
          <w:noProof/>
          <w:sz w:val="24"/>
        </w:rPr>
      </w:pPr>
      <w:r>
        <w:fldChar w:fldCharType="begin" w:fldLock="1"/>
      </w:r>
      <w:r>
        <w:instrText xml:space="preserve">ADDIN Mendeley Bibliography CSL_BIBLIOGRAPHY </w:instrText>
      </w:r>
      <w:r>
        <w:fldChar w:fldCharType="separate"/>
      </w:r>
      <w:r w:rsidR="003B5663" w:rsidRPr="003B5663">
        <w:rPr>
          <w:rFonts w:ascii="Cambria" w:hAnsi="Cambria"/>
          <w:noProof/>
          <w:sz w:val="24"/>
        </w:rPr>
        <w:t xml:space="preserve">Adams JM, Pratipanawatr T, Berria R, Wang E, DeFronzo RA, Sullards MC &amp; Mandarino LJ 2004 Ceramide content is increased in skeletal muscle from obese insulin-resistant humans. </w:t>
      </w:r>
      <w:r w:rsidR="003B5663" w:rsidRPr="003B5663">
        <w:rPr>
          <w:rFonts w:ascii="Cambria" w:hAnsi="Cambria"/>
          <w:i/>
          <w:iCs/>
          <w:noProof/>
          <w:sz w:val="24"/>
        </w:rPr>
        <w:t>Diabetes</w:t>
      </w:r>
      <w:r w:rsidR="003B5663" w:rsidRPr="003B5663">
        <w:rPr>
          <w:rFonts w:ascii="Cambria" w:hAnsi="Cambria"/>
          <w:noProof/>
          <w:sz w:val="24"/>
        </w:rPr>
        <w:t xml:space="preserve"> </w:t>
      </w:r>
      <w:r w:rsidR="003B5663" w:rsidRPr="003B5663">
        <w:rPr>
          <w:rFonts w:ascii="Cambria" w:hAnsi="Cambria"/>
          <w:b/>
          <w:bCs/>
          <w:noProof/>
          <w:sz w:val="24"/>
        </w:rPr>
        <w:t>53</w:t>
      </w:r>
      <w:r w:rsidR="003B5663" w:rsidRPr="003B5663">
        <w:rPr>
          <w:rFonts w:ascii="Cambria" w:hAnsi="Cambria"/>
          <w:noProof/>
          <w:sz w:val="24"/>
        </w:rPr>
        <w:t xml:space="preserve"> 25–31.</w:t>
      </w:r>
    </w:p>
    <w:p w14:paraId="1D731AD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erts JM, Ottenhoff R, Powlson AS, Grefhorst A, van Eijk M, Dubbelhuis PF, Aten J, Kuipers F, Serlie MJ, Wennekes T </w:t>
      </w:r>
      <w:r w:rsidRPr="003B5663">
        <w:rPr>
          <w:rFonts w:ascii="Cambria" w:hAnsi="Cambria"/>
          <w:i/>
          <w:iCs/>
          <w:noProof/>
          <w:sz w:val="24"/>
        </w:rPr>
        <w:t>et al.</w:t>
      </w:r>
      <w:r w:rsidRPr="003B5663">
        <w:rPr>
          <w:rFonts w:ascii="Cambria" w:hAnsi="Cambria"/>
          <w:noProof/>
          <w:sz w:val="24"/>
        </w:rPr>
        <w:t xml:space="preserve"> 2007 Pharmacological inhibition of glucosylceramide synthase enhances insulin sensitivity.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56</w:t>
      </w:r>
      <w:r w:rsidRPr="003B5663">
        <w:rPr>
          <w:rFonts w:ascii="Cambria" w:hAnsi="Cambria"/>
          <w:noProof/>
          <w:sz w:val="24"/>
        </w:rPr>
        <w:t xml:space="preserve"> 1341–1349. (doi:10.2337/db06-1619)</w:t>
      </w:r>
    </w:p>
    <w:p w14:paraId="63DA245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nders S, Pyl PT &amp; Huber W 2014 HTSeq - A Python framework to work with high-throughput sequencing data. </w:t>
      </w:r>
      <w:r w:rsidRPr="003B5663">
        <w:rPr>
          <w:rFonts w:ascii="Cambria" w:hAnsi="Cambria"/>
          <w:i/>
          <w:iCs/>
          <w:noProof/>
          <w:sz w:val="24"/>
        </w:rPr>
        <w:t>Bioinformatics</w:t>
      </w:r>
      <w:r w:rsidRPr="003B5663">
        <w:rPr>
          <w:rFonts w:ascii="Cambria" w:hAnsi="Cambria"/>
          <w:noProof/>
          <w:sz w:val="24"/>
        </w:rPr>
        <w:t xml:space="preserve"> 1–4. (doi:10.1093/bioinformatics/btu638)</w:t>
      </w:r>
    </w:p>
    <w:p w14:paraId="42B1F7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qué S, Roca a, Guinovart JJ &amp; Gómez-Foix a M 1996 Direct activating effects of dexamethasone on glycogen metabolizing enzymes in primary cultured rat hepatocytes. </w:t>
      </w:r>
      <w:r w:rsidRPr="003B5663">
        <w:rPr>
          <w:rFonts w:ascii="Cambria" w:hAnsi="Cambria"/>
          <w:i/>
          <w:iCs/>
          <w:noProof/>
          <w:sz w:val="24"/>
        </w:rPr>
        <w:t>European Journal of Biochemistry</w:t>
      </w:r>
      <w:r w:rsidRPr="003B5663">
        <w:rPr>
          <w:rFonts w:ascii="Cambria" w:hAnsi="Cambria"/>
          <w:noProof/>
          <w:sz w:val="24"/>
        </w:rPr>
        <w:t xml:space="preserve"> </w:t>
      </w:r>
      <w:r w:rsidRPr="003B5663">
        <w:rPr>
          <w:rFonts w:ascii="Cambria" w:hAnsi="Cambria"/>
          <w:b/>
          <w:bCs/>
          <w:noProof/>
          <w:sz w:val="24"/>
        </w:rPr>
        <w:t>236</w:t>
      </w:r>
      <w:r w:rsidRPr="003B5663">
        <w:rPr>
          <w:rFonts w:ascii="Cambria" w:hAnsi="Cambria"/>
          <w:noProof/>
          <w:sz w:val="24"/>
        </w:rPr>
        <w:t xml:space="preserve"> 772–777.</w:t>
      </w:r>
    </w:p>
    <w:p w14:paraId="407867C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tes D, Mächler M, Bolker B &amp; Walker S 2014 Fitting Linear Mixed-Effects Models using lme4. </w:t>
      </w:r>
      <w:r w:rsidRPr="003B5663">
        <w:rPr>
          <w:rFonts w:ascii="Cambria" w:hAnsi="Cambria"/>
          <w:i/>
          <w:iCs/>
          <w:noProof/>
          <w:sz w:val="24"/>
        </w:rPr>
        <w:t>ArXiv</w:t>
      </w:r>
      <w:r w:rsidRPr="003B5663">
        <w:rPr>
          <w:rFonts w:ascii="Cambria" w:hAnsi="Cambria"/>
          <w:noProof/>
          <w:sz w:val="24"/>
        </w:rPr>
        <w:t xml:space="preserve"> </w:t>
      </w:r>
      <w:r w:rsidRPr="003B5663">
        <w:rPr>
          <w:rFonts w:ascii="Cambria" w:hAnsi="Cambria"/>
          <w:b/>
          <w:bCs/>
          <w:noProof/>
          <w:sz w:val="24"/>
        </w:rPr>
        <w:t>1406.5823</w:t>
      </w:r>
      <w:r w:rsidRPr="003B5663">
        <w:rPr>
          <w:rFonts w:ascii="Cambria" w:hAnsi="Cambria"/>
          <w:noProof/>
          <w:sz w:val="24"/>
        </w:rPr>
        <w:t xml:space="preserve"> 1–51.</w:t>
      </w:r>
    </w:p>
    <w:p w14:paraId="6632A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aufrere B, Horber FF, Schwenk WF, Marsh HM, Matthews D, Gerich JE &amp; Haymond MW 1989 </w:t>
      </w:r>
      <w:r w:rsidRPr="003B5663">
        <w:rPr>
          <w:rFonts w:ascii="Cambria" w:hAnsi="Cambria"/>
          <w:i/>
          <w:iCs/>
          <w:noProof/>
          <w:sz w:val="24"/>
        </w:rPr>
        <w:t>Glucocorticosteroids Increase Leucine Oxidation and Impair Leucine Balance in Humans.</w:t>
      </w:r>
      <w:r w:rsidRPr="003B5663">
        <w:rPr>
          <w:rFonts w:ascii="Cambria" w:hAnsi="Cambria"/>
          <w:noProof/>
          <w:sz w:val="24"/>
        </w:rPr>
        <w:t xml:space="preserve"> In </w:t>
      </w:r>
      <w:r w:rsidRPr="003B5663">
        <w:rPr>
          <w:rFonts w:ascii="Cambria" w:hAnsi="Cambria"/>
          <w:i/>
          <w:iCs/>
          <w:noProof/>
          <w:sz w:val="24"/>
        </w:rPr>
        <w:t>The American Journal of Physiology</w:t>
      </w:r>
      <w:r w:rsidRPr="003B5663">
        <w:rPr>
          <w:rFonts w:ascii="Cambria" w:hAnsi="Cambria"/>
          <w:noProof/>
          <w:sz w:val="24"/>
        </w:rPr>
        <w:t>.</w:t>
      </w:r>
    </w:p>
    <w:p w14:paraId="3F68964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njamini Y &amp; Hochberg Y 1995 Controlling the False Discovery Rate: A Practical and Powerful Approach to Multiple Testing. </w:t>
      </w:r>
      <w:r w:rsidRPr="003B5663">
        <w:rPr>
          <w:rFonts w:ascii="Cambria" w:hAnsi="Cambria"/>
          <w:i/>
          <w:iCs/>
          <w:noProof/>
          <w:sz w:val="24"/>
        </w:rPr>
        <w:t>Journal of the Royal Statistical Society. Series B</w:t>
      </w:r>
      <w:r w:rsidRPr="003B5663">
        <w:rPr>
          <w:rFonts w:ascii="Cambria" w:hAnsi="Cambria"/>
          <w:noProof/>
          <w:sz w:val="24"/>
        </w:rPr>
        <w:t xml:space="preserve"> </w:t>
      </w:r>
      <w:r w:rsidRPr="003B5663">
        <w:rPr>
          <w:rFonts w:ascii="Cambria" w:hAnsi="Cambria"/>
          <w:b/>
          <w:bCs/>
          <w:noProof/>
          <w:sz w:val="24"/>
        </w:rPr>
        <w:t>57</w:t>
      </w:r>
      <w:r w:rsidRPr="003B5663">
        <w:rPr>
          <w:rFonts w:ascii="Cambria" w:hAnsi="Cambria"/>
          <w:noProof/>
          <w:sz w:val="24"/>
        </w:rPr>
        <w:t xml:space="preserve"> 289–300.</w:t>
      </w:r>
    </w:p>
    <w:p w14:paraId="2A5A62B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ligh EG &amp; Dyer WJ 1959 A rapid method of total lipid extraction and purification. </w:t>
      </w:r>
      <w:r w:rsidRPr="003B5663">
        <w:rPr>
          <w:rFonts w:ascii="Cambria" w:hAnsi="Cambria"/>
          <w:i/>
          <w:iCs/>
          <w:noProof/>
          <w:sz w:val="24"/>
        </w:rPr>
        <w:t>Canadian Journal of Biochemistry and Physiology</w:t>
      </w:r>
      <w:r w:rsidRPr="003B5663">
        <w:rPr>
          <w:rFonts w:ascii="Cambria" w:hAnsi="Cambria"/>
          <w:noProof/>
          <w:sz w:val="24"/>
        </w:rPr>
        <w:t xml:space="preserve"> </w:t>
      </w:r>
      <w:r w:rsidRPr="003B5663">
        <w:rPr>
          <w:rFonts w:ascii="Cambria" w:hAnsi="Cambria"/>
          <w:b/>
          <w:bCs/>
          <w:noProof/>
          <w:sz w:val="24"/>
        </w:rPr>
        <w:t>37</w:t>
      </w:r>
      <w:r w:rsidRPr="003B5663">
        <w:rPr>
          <w:rFonts w:ascii="Cambria" w:hAnsi="Cambria"/>
          <w:noProof/>
          <w:sz w:val="24"/>
        </w:rPr>
        <w:t xml:space="preserve"> 911–917.</w:t>
      </w:r>
    </w:p>
    <w:p w14:paraId="688A959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ampbell JE, Peckett AJ, D’souza AM, Hawke TJ &amp; Riddell MC 2011 Adipogenic and lipolytic effects of chronic glucocorticoid exposure. </w:t>
      </w:r>
      <w:r w:rsidRPr="003B5663">
        <w:rPr>
          <w:rFonts w:ascii="Cambria" w:hAnsi="Cambria"/>
          <w:i/>
          <w:iCs/>
          <w:noProof/>
          <w:sz w:val="24"/>
        </w:rPr>
        <w:t>American Journal of Physiology. Cell Physiology</w:t>
      </w:r>
      <w:r w:rsidRPr="003B5663">
        <w:rPr>
          <w:rFonts w:ascii="Cambria" w:hAnsi="Cambria"/>
          <w:noProof/>
          <w:sz w:val="24"/>
        </w:rPr>
        <w:t xml:space="preserve"> </w:t>
      </w:r>
      <w:r w:rsidRPr="003B5663">
        <w:rPr>
          <w:rFonts w:ascii="Cambria" w:hAnsi="Cambria"/>
          <w:b/>
          <w:bCs/>
          <w:noProof/>
          <w:sz w:val="24"/>
        </w:rPr>
        <w:t>300</w:t>
      </w:r>
      <w:r w:rsidRPr="003B5663">
        <w:rPr>
          <w:rFonts w:ascii="Cambria" w:hAnsi="Cambria"/>
          <w:noProof/>
          <w:sz w:val="24"/>
        </w:rPr>
        <w:t xml:space="preserve"> C198–C209. (doi:10.1152/ajpcell.00045.2010)</w:t>
      </w:r>
    </w:p>
    <w:p w14:paraId="2798E2A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lark NR &amp; Ma’ayan A 2011 Introduction to statistical methods for analyzing large data sets: gene-set enrichment analysis. </w:t>
      </w:r>
      <w:r w:rsidRPr="003B5663">
        <w:rPr>
          <w:rFonts w:ascii="Cambria" w:hAnsi="Cambria"/>
          <w:i/>
          <w:iCs/>
          <w:noProof/>
          <w:sz w:val="24"/>
        </w:rPr>
        <w:t>Science Signaling</w:t>
      </w:r>
      <w:r w:rsidRPr="003B5663">
        <w:rPr>
          <w:rFonts w:ascii="Cambria" w:hAnsi="Cambria"/>
          <w:noProof/>
          <w:sz w:val="24"/>
        </w:rPr>
        <w:t xml:space="preserve"> </w:t>
      </w:r>
      <w:r w:rsidRPr="003B5663">
        <w:rPr>
          <w:rFonts w:ascii="Cambria" w:hAnsi="Cambria"/>
          <w:b/>
          <w:bCs/>
          <w:noProof/>
          <w:sz w:val="24"/>
        </w:rPr>
        <w:t>4</w:t>
      </w:r>
      <w:r w:rsidRPr="003B5663">
        <w:rPr>
          <w:rFonts w:ascii="Cambria" w:hAnsi="Cambria"/>
          <w:noProof/>
          <w:sz w:val="24"/>
        </w:rPr>
        <w:t xml:space="preserve"> tr4. (doi:10.1126/scisignal.2001966)</w:t>
      </w:r>
    </w:p>
    <w:p w14:paraId="2F3ACCC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ushing H 1932 The basophil adenomas of the pituitary body and their clinical manifestations. </w:t>
      </w:r>
      <w:r w:rsidRPr="003B5663">
        <w:rPr>
          <w:rFonts w:ascii="Cambria" w:hAnsi="Cambria"/>
          <w:i/>
          <w:iCs/>
          <w:noProof/>
          <w:sz w:val="24"/>
        </w:rPr>
        <w:t>Bulletin of the Johns Hopkins Hospital</w:t>
      </w:r>
      <w:r w:rsidRPr="003B5663">
        <w:rPr>
          <w:rFonts w:ascii="Cambria" w:hAnsi="Cambria"/>
          <w:noProof/>
          <w:sz w:val="24"/>
        </w:rPr>
        <w:t xml:space="preserve"> </w:t>
      </w:r>
      <w:r w:rsidRPr="003B5663">
        <w:rPr>
          <w:rFonts w:ascii="Cambria" w:hAnsi="Cambria"/>
          <w:b/>
          <w:bCs/>
          <w:noProof/>
          <w:sz w:val="24"/>
        </w:rPr>
        <w:t>50</w:t>
      </w:r>
      <w:r w:rsidRPr="003B5663">
        <w:rPr>
          <w:rFonts w:ascii="Cambria" w:hAnsi="Cambria"/>
          <w:noProof/>
          <w:sz w:val="24"/>
        </w:rPr>
        <w:t xml:space="preserve"> 157–158.</w:t>
      </w:r>
    </w:p>
    <w:p w14:paraId="7DCE87B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3B5663">
        <w:rPr>
          <w:rFonts w:ascii="Cambria" w:hAnsi="Cambria"/>
          <w:i/>
          <w:iCs/>
          <w:noProof/>
          <w:sz w:val="24"/>
        </w:rPr>
        <w:t>Journal of Clinical Investigation</w:t>
      </w:r>
      <w:r w:rsidRPr="003B5663">
        <w:rPr>
          <w:rFonts w:ascii="Cambria" w:hAnsi="Cambria"/>
          <w:noProof/>
          <w:sz w:val="24"/>
        </w:rPr>
        <w:t xml:space="preserve"> </w:t>
      </w:r>
      <w:r w:rsidRPr="003B5663">
        <w:rPr>
          <w:rFonts w:ascii="Cambria" w:hAnsi="Cambria"/>
          <w:b/>
          <w:bCs/>
          <w:noProof/>
          <w:sz w:val="24"/>
        </w:rPr>
        <w:t>96</w:t>
      </w:r>
      <w:r w:rsidRPr="003B5663">
        <w:rPr>
          <w:rFonts w:ascii="Cambria" w:hAnsi="Cambria"/>
          <w:noProof/>
          <w:sz w:val="24"/>
        </w:rPr>
        <w:t xml:space="preserve"> 2113–2119. (doi:10.1172/JCI118264)</w:t>
      </w:r>
    </w:p>
    <w:p w14:paraId="773881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5847–5861. (doi:10.1210/en.2004-0371)</w:t>
      </w:r>
    </w:p>
    <w:p w14:paraId="4DC30FC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narello C a &amp; Kim S-H 2006 IL-32, a novel cytokine with a possible role in disease. </w:t>
      </w:r>
      <w:r w:rsidRPr="003B5663">
        <w:rPr>
          <w:rFonts w:ascii="Cambria" w:hAnsi="Cambria"/>
          <w:i/>
          <w:iCs/>
          <w:noProof/>
          <w:sz w:val="24"/>
        </w:rPr>
        <w:t>Annals of the Rheumatic Diseases</w:t>
      </w:r>
      <w:r w:rsidRPr="003B5663">
        <w:rPr>
          <w:rFonts w:ascii="Cambria" w:hAnsi="Cambria"/>
          <w:noProof/>
          <w:sz w:val="24"/>
        </w:rPr>
        <w:t xml:space="preserve"> </w:t>
      </w:r>
      <w:r w:rsidRPr="003B5663">
        <w:rPr>
          <w:rFonts w:ascii="Cambria" w:hAnsi="Cambria"/>
          <w:b/>
          <w:bCs/>
          <w:noProof/>
          <w:sz w:val="24"/>
        </w:rPr>
        <w:t>65 Suppl 3</w:t>
      </w:r>
      <w:r w:rsidRPr="003B5663">
        <w:rPr>
          <w:rFonts w:ascii="Cambria" w:hAnsi="Cambria"/>
          <w:noProof/>
          <w:sz w:val="24"/>
        </w:rPr>
        <w:t xml:space="preserve"> iii61–i64. (doi:10.1136/ard.2006.058511)</w:t>
      </w:r>
    </w:p>
    <w:p w14:paraId="4F4005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vertie GD, Jensen MD &amp; Miles JM 1991 Stimulation of lipolysis in humans by physiological hypercortisolemia.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40</w:t>
      </w:r>
      <w:r w:rsidRPr="003B5663">
        <w:rPr>
          <w:rFonts w:ascii="Cambria" w:hAnsi="Cambria"/>
          <w:noProof/>
          <w:sz w:val="24"/>
        </w:rPr>
        <w:t xml:space="preserve"> 1228–1232. (doi:10.2337/diabetes.40.10.1228)</w:t>
      </w:r>
    </w:p>
    <w:p w14:paraId="662792C5"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Engel FL &amp; Scott JL 1951 The role of hormones in adipose tissue glycogen synthesis in the rat; the adrenal cortex.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48</w:t>
      </w:r>
      <w:r w:rsidRPr="003B5663">
        <w:rPr>
          <w:rFonts w:ascii="Cambria" w:hAnsi="Cambria"/>
          <w:noProof/>
          <w:sz w:val="24"/>
        </w:rPr>
        <w:t xml:space="preserve"> 56–69.</w:t>
      </w:r>
    </w:p>
    <w:p w14:paraId="17367B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lton DJ &amp; Wilson JP 1972 Lipogenesis in adipose tissue of patients with obesity and Cushing’s disease. </w:t>
      </w:r>
      <w:r w:rsidRPr="003B5663">
        <w:rPr>
          <w:rFonts w:ascii="Cambria" w:hAnsi="Cambria"/>
          <w:i/>
          <w:iCs/>
          <w:noProof/>
          <w:sz w:val="24"/>
        </w:rPr>
        <w:t>Clinical Science</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17P.</w:t>
      </w:r>
    </w:p>
    <w:p w14:paraId="2022AD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thercole LL, Bujalska IJ, Stewart PM &amp; Tomlinson JW 2007 Glucocorticoid modulation of insulin signaling in human subcutaneous adipose tissu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2</w:t>
      </w:r>
      <w:r w:rsidRPr="003B5663">
        <w:rPr>
          <w:rFonts w:ascii="Cambria" w:hAnsi="Cambria"/>
          <w:noProof/>
          <w:sz w:val="24"/>
        </w:rPr>
        <w:t xml:space="preserve"> 4332–4339. (doi:10.1210/jc.2007-1399)</w:t>
      </w:r>
    </w:p>
    <w:p w14:paraId="6D6D89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eer EB, Islam J &amp; Buettner C 2014 Mechanisms of glucocorticoid-induced insulin resistance: Focus on adipose tissue function and lipid metabolism. </w:t>
      </w:r>
      <w:r w:rsidRPr="003B5663">
        <w:rPr>
          <w:rFonts w:ascii="Cambria" w:hAnsi="Cambria"/>
          <w:i/>
          <w:iCs/>
          <w:noProof/>
          <w:sz w:val="24"/>
        </w:rPr>
        <w:t>Endocrinology and Metabolism Clinics of North America</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75–102. (doi:10.1016/j.ecl.2013.10.005)</w:t>
      </w:r>
    </w:p>
    <w:p w14:paraId="1E411AE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902–910. (doi:10.1210/jc.83.3.902)</w:t>
      </w:r>
    </w:p>
    <w:p w14:paraId="42B16E9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304</w:t>
      </w:r>
      <w:r w:rsidRPr="003B5663">
        <w:rPr>
          <w:rFonts w:ascii="Cambria" w:hAnsi="Cambria"/>
          <w:noProof/>
          <w:sz w:val="24"/>
        </w:rPr>
        <w:t xml:space="preserve"> E282–E293. (doi:10.1152/ajpendo.00154.2012)</w:t>
      </w:r>
    </w:p>
    <w:p w14:paraId="2BEBDDC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Hauner H, Schmid P &amp; Pfeiffer EF 1987 Glucocorticoids and insulin promote the differentiation of human adipocyte precursor cells into fat cells.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64</w:t>
      </w:r>
      <w:r w:rsidRPr="003B5663">
        <w:rPr>
          <w:rFonts w:ascii="Cambria" w:hAnsi="Cambria"/>
          <w:noProof/>
          <w:sz w:val="24"/>
        </w:rPr>
        <w:t xml:space="preserve"> 832–835. (doi:10.1210/jcem-64-4-832)</w:t>
      </w:r>
    </w:p>
    <w:p w14:paraId="12A74BF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8</w:t>
      </w:r>
      <w:r w:rsidRPr="003B5663">
        <w:rPr>
          <w:rFonts w:ascii="Cambria" w:hAnsi="Cambria"/>
          <w:noProof/>
          <w:sz w:val="24"/>
        </w:rPr>
        <w:t xml:space="preserve"> 1631–1640. (doi:10.1210/jc.2012-3523)</w:t>
      </w:r>
    </w:p>
    <w:p w14:paraId="37194F0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olland WL, Brozinick JT, Wang L-PP, Hawkins ED, Sargent KM, Liu Y, Narra K, Hoehn KL, Knotts T a., Siesky A </w:t>
      </w:r>
      <w:r w:rsidRPr="003B5663">
        <w:rPr>
          <w:rFonts w:ascii="Cambria" w:hAnsi="Cambria"/>
          <w:i/>
          <w:iCs/>
          <w:noProof/>
          <w:sz w:val="24"/>
        </w:rPr>
        <w:t>et al.</w:t>
      </w:r>
      <w:r w:rsidRPr="003B5663">
        <w:rPr>
          <w:rFonts w:ascii="Cambria" w:hAnsi="Cambria"/>
          <w:noProof/>
          <w:sz w:val="24"/>
        </w:rPr>
        <w:t xml:space="preserve"> 2007 Inhibition of ceramide synthesis ameliorates glucocorticoid-, saturated-fat-, and obesity-induced insulin resistance. </w:t>
      </w:r>
      <w:r w:rsidRPr="003B5663">
        <w:rPr>
          <w:rFonts w:ascii="Cambria" w:hAnsi="Cambria"/>
          <w:i/>
          <w:iCs/>
          <w:noProof/>
          <w:sz w:val="24"/>
        </w:rPr>
        <w:t>Cell Metabolism</w:t>
      </w:r>
      <w:r w:rsidRPr="003B5663">
        <w:rPr>
          <w:rFonts w:ascii="Cambria" w:hAnsi="Cambria"/>
          <w:noProof/>
          <w:sz w:val="24"/>
        </w:rPr>
        <w:t xml:space="preserve"> </w:t>
      </w:r>
      <w:r w:rsidRPr="003B5663">
        <w:rPr>
          <w:rFonts w:ascii="Cambria" w:hAnsi="Cambria"/>
          <w:b/>
          <w:bCs/>
          <w:noProof/>
          <w:sz w:val="24"/>
        </w:rPr>
        <w:t>5</w:t>
      </w:r>
      <w:r w:rsidRPr="003B5663">
        <w:rPr>
          <w:rFonts w:ascii="Cambria" w:hAnsi="Cambria"/>
          <w:noProof/>
          <w:sz w:val="24"/>
        </w:rPr>
        <w:t xml:space="preserve"> 167–179. (doi:10.1016/j.cmet.2007.01.002)</w:t>
      </w:r>
    </w:p>
    <w:p w14:paraId="60FA2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3B5663">
        <w:rPr>
          <w:rFonts w:ascii="Cambria" w:hAnsi="Cambria"/>
          <w:i/>
          <w:iCs/>
          <w:noProof/>
          <w:sz w:val="24"/>
        </w:rPr>
        <w:t>Analytical Biochemistry</w:t>
      </w:r>
      <w:r w:rsidRPr="003B5663">
        <w:rPr>
          <w:rFonts w:ascii="Cambria" w:hAnsi="Cambria"/>
          <w:noProof/>
          <w:sz w:val="24"/>
        </w:rPr>
        <w:t xml:space="preserve"> </w:t>
      </w:r>
      <w:r w:rsidRPr="003B5663">
        <w:rPr>
          <w:rFonts w:ascii="Cambria" w:hAnsi="Cambria"/>
          <w:b/>
          <w:bCs/>
          <w:noProof/>
          <w:sz w:val="24"/>
        </w:rPr>
        <w:t>401</w:t>
      </w:r>
      <w:r w:rsidRPr="003B5663">
        <w:rPr>
          <w:rFonts w:ascii="Cambria" w:hAnsi="Cambria"/>
          <w:noProof/>
          <w:sz w:val="24"/>
        </w:rPr>
        <w:t xml:space="preserve"> 154–161. (doi:10.1016/j.ab.2010.02.023)</w:t>
      </w:r>
    </w:p>
    <w:p w14:paraId="76E22B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im D, Pertea G, Trapnell C, Pimentel H, Kelley R &amp; Salzberg SL 2013 TopHat2: accurate alignment of transcriptomes in the presence of insertions, deletions and gene fusions. </w:t>
      </w:r>
      <w:r w:rsidRPr="003B5663">
        <w:rPr>
          <w:rFonts w:ascii="Cambria" w:hAnsi="Cambria"/>
          <w:i/>
          <w:iCs/>
          <w:noProof/>
          <w:sz w:val="24"/>
        </w:rPr>
        <w:t>Genome Biology</w:t>
      </w:r>
      <w:r w:rsidRPr="003B5663">
        <w:rPr>
          <w:rFonts w:ascii="Cambria" w:hAnsi="Cambria"/>
          <w:noProof/>
          <w:sz w:val="24"/>
        </w:rPr>
        <w:t xml:space="preserve"> </w:t>
      </w:r>
      <w:r w:rsidRPr="003B5663">
        <w:rPr>
          <w:rFonts w:ascii="Cambria" w:hAnsi="Cambria"/>
          <w:b/>
          <w:bCs/>
          <w:noProof/>
          <w:sz w:val="24"/>
        </w:rPr>
        <w:t>14</w:t>
      </w:r>
      <w:r w:rsidRPr="003B5663">
        <w:rPr>
          <w:rFonts w:ascii="Cambria" w:hAnsi="Cambria"/>
          <w:noProof/>
          <w:sz w:val="24"/>
        </w:rPr>
        <w:t xml:space="preserve"> R36. (doi:10.1186/gb-2013-14-4-r36)</w:t>
      </w:r>
    </w:p>
    <w:p w14:paraId="5DA87E4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3B5663">
        <w:rPr>
          <w:rFonts w:ascii="Cambria" w:hAnsi="Cambria"/>
          <w:i/>
          <w:iCs/>
          <w:noProof/>
          <w:sz w:val="24"/>
        </w:rPr>
        <w:t>Physiological Research</w:t>
      </w:r>
      <w:r w:rsidRPr="003B5663">
        <w:rPr>
          <w:rFonts w:ascii="Cambria" w:hAnsi="Cambria"/>
          <w:noProof/>
          <w:sz w:val="24"/>
        </w:rPr>
        <w:t xml:space="preserve"> </w:t>
      </w:r>
      <w:r w:rsidRPr="003B5663">
        <w:rPr>
          <w:rFonts w:ascii="Cambria" w:hAnsi="Cambria"/>
          <w:b/>
          <w:bCs/>
          <w:noProof/>
          <w:sz w:val="24"/>
        </w:rPr>
        <w:t>55</w:t>
      </w:r>
      <w:r w:rsidRPr="003B5663">
        <w:rPr>
          <w:rFonts w:ascii="Cambria" w:hAnsi="Cambria"/>
          <w:noProof/>
          <w:sz w:val="24"/>
        </w:rPr>
        <w:t xml:space="preserve"> 421–428.</w:t>
      </w:r>
    </w:p>
    <w:p w14:paraId="2400BAD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mberts SW &amp; Birkenhäger JC 1976 Body composition in Cushing’s diseas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42</w:t>
      </w:r>
      <w:r w:rsidRPr="003B5663">
        <w:rPr>
          <w:rFonts w:ascii="Cambria" w:hAnsi="Cambria"/>
          <w:noProof/>
          <w:sz w:val="24"/>
        </w:rPr>
        <w:t xml:space="preserve"> 864–868.</w:t>
      </w:r>
    </w:p>
    <w:p w14:paraId="4B0B9BA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ngmead B &amp; Salzberg S 2012 Fast gapped-read alignment with Bowtie 2. </w:t>
      </w:r>
      <w:r w:rsidRPr="003B5663">
        <w:rPr>
          <w:rFonts w:ascii="Cambria" w:hAnsi="Cambria"/>
          <w:i/>
          <w:iCs/>
          <w:noProof/>
          <w:sz w:val="24"/>
        </w:rPr>
        <w:t>Nature Methods</w:t>
      </w:r>
      <w:r w:rsidRPr="003B5663">
        <w:rPr>
          <w:rFonts w:ascii="Cambria" w:hAnsi="Cambria"/>
          <w:noProof/>
          <w:sz w:val="24"/>
        </w:rPr>
        <w:t xml:space="preserve"> </w:t>
      </w:r>
      <w:r w:rsidRPr="003B5663">
        <w:rPr>
          <w:rFonts w:ascii="Cambria" w:hAnsi="Cambria"/>
          <w:b/>
          <w:bCs/>
          <w:noProof/>
          <w:sz w:val="24"/>
        </w:rPr>
        <w:t>9</w:t>
      </w:r>
      <w:r w:rsidRPr="003B5663">
        <w:rPr>
          <w:rFonts w:ascii="Cambria" w:hAnsi="Cambria"/>
          <w:noProof/>
          <w:sz w:val="24"/>
        </w:rPr>
        <w:t xml:space="preserve"> 357–360. (doi:10.1038/nmeth.1923)</w:t>
      </w:r>
    </w:p>
    <w:p w14:paraId="175FF4B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indholm J, Juul S, Jørgensen JOL, Astrup J, Bjerre P, Feldt-Rasmussen U, Hagen C, Jørgensen J, Kosteljanetz M, Kristensen L </w:t>
      </w:r>
      <w:r w:rsidRPr="003B5663">
        <w:rPr>
          <w:rFonts w:ascii="Cambria" w:hAnsi="Cambria"/>
          <w:i/>
          <w:iCs/>
          <w:noProof/>
          <w:sz w:val="24"/>
        </w:rPr>
        <w:t>et al.</w:t>
      </w:r>
      <w:r w:rsidRPr="003B5663">
        <w:rPr>
          <w:rFonts w:ascii="Cambria" w:hAnsi="Cambria"/>
          <w:noProof/>
          <w:sz w:val="24"/>
        </w:rPr>
        <w:t xml:space="preserve"> 2001 Incidence and late prognosis of Cushing’s syndrome: A population-based stud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6</w:t>
      </w:r>
      <w:r w:rsidRPr="003B5663">
        <w:rPr>
          <w:rFonts w:ascii="Cambria" w:hAnsi="Cambria"/>
          <w:noProof/>
          <w:sz w:val="24"/>
        </w:rPr>
        <w:t xml:space="preserve"> 117–123. (doi:10.1210/jc.86.1.117)</w:t>
      </w:r>
    </w:p>
    <w:p w14:paraId="573C0B8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ong W, Wei L &amp; Barrett EJ 2001 Dexamethasone inhibits the stimulation of muscle protein synthesis and PHAS-I and p70 S6-kinase phosphorylation.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280</w:t>
      </w:r>
      <w:r w:rsidRPr="003B5663">
        <w:rPr>
          <w:rFonts w:ascii="Cambria" w:hAnsi="Cambria"/>
          <w:noProof/>
          <w:sz w:val="24"/>
        </w:rPr>
        <w:t xml:space="preserve"> E570–E575.</w:t>
      </w:r>
    </w:p>
    <w:p w14:paraId="3592842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Love MI, Huber W &amp; Anders S 2014 </w:t>
      </w:r>
      <w:r w:rsidRPr="003B5663">
        <w:rPr>
          <w:rFonts w:ascii="Cambria" w:hAnsi="Cambria"/>
          <w:i/>
          <w:iCs/>
          <w:noProof/>
          <w:sz w:val="24"/>
        </w:rPr>
        <w:t>Moderated Estimation of Fold Change and Dispersion for RNA-Seq Data with DESeq2</w:t>
      </w:r>
      <w:r w:rsidRPr="003B5663">
        <w:rPr>
          <w:rFonts w:ascii="Cambria" w:hAnsi="Cambria"/>
          <w:noProof/>
          <w:sz w:val="24"/>
        </w:rPr>
        <w:t>. (doi:10.1101/002832)</w:t>
      </w:r>
    </w:p>
    <w:p w14:paraId="50E54ED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umeng CN &amp; Saltiel AR 2011 Inflammatory links between obesity and metabolic disease. </w:t>
      </w:r>
      <w:r w:rsidRPr="003B5663">
        <w:rPr>
          <w:rFonts w:ascii="Cambria" w:hAnsi="Cambria"/>
          <w:i/>
          <w:iCs/>
          <w:noProof/>
          <w:sz w:val="24"/>
        </w:rPr>
        <w:t>The Journal of Clinical Investigation</w:t>
      </w:r>
      <w:r w:rsidRPr="003B5663">
        <w:rPr>
          <w:rFonts w:ascii="Cambria" w:hAnsi="Cambria"/>
          <w:noProof/>
          <w:sz w:val="24"/>
        </w:rPr>
        <w:t xml:space="preserve"> </w:t>
      </w:r>
      <w:r w:rsidRPr="003B5663">
        <w:rPr>
          <w:rFonts w:ascii="Cambria" w:hAnsi="Cambria"/>
          <w:b/>
          <w:bCs/>
          <w:noProof/>
          <w:sz w:val="24"/>
        </w:rPr>
        <w:t>121</w:t>
      </w:r>
      <w:r w:rsidRPr="003B5663">
        <w:rPr>
          <w:rFonts w:ascii="Cambria" w:hAnsi="Cambria"/>
          <w:noProof/>
          <w:sz w:val="24"/>
        </w:rPr>
        <w:t xml:space="preserve"> 2111–2117. (doi:10.1172/JCI57132)</w:t>
      </w:r>
    </w:p>
    <w:p w14:paraId="080DA9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3B5663">
        <w:rPr>
          <w:rFonts w:ascii="Cambria" w:hAnsi="Cambria"/>
          <w:i/>
          <w:iCs/>
          <w:noProof/>
          <w:sz w:val="24"/>
        </w:rPr>
        <w:t>Radiology</w:t>
      </w:r>
      <w:r w:rsidRPr="003B5663">
        <w:rPr>
          <w:rFonts w:ascii="Cambria" w:hAnsi="Cambria"/>
          <w:noProof/>
          <w:sz w:val="24"/>
        </w:rPr>
        <w:t xml:space="preserve"> </w:t>
      </w:r>
      <w:r w:rsidRPr="003B5663">
        <w:rPr>
          <w:rFonts w:ascii="Cambria" w:hAnsi="Cambria"/>
          <w:b/>
          <w:bCs/>
          <w:noProof/>
          <w:sz w:val="24"/>
        </w:rPr>
        <w:t>170</w:t>
      </w:r>
      <w:r w:rsidRPr="003B5663">
        <w:rPr>
          <w:rFonts w:ascii="Cambria" w:hAnsi="Cambria"/>
          <w:noProof/>
          <w:sz w:val="24"/>
        </w:rPr>
        <w:t xml:space="preserve"> 515–518.</w:t>
      </w:r>
    </w:p>
    <w:p w14:paraId="0F1A4A1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enconi M, Fareed M, O’Neal P, Poylin V, Wei W &amp; Hasselgren P-O 2007 Role of glucocorticoids in the molecular regulation of muscle wasting. </w:t>
      </w:r>
      <w:r w:rsidRPr="003B5663">
        <w:rPr>
          <w:rFonts w:ascii="Cambria" w:hAnsi="Cambria"/>
          <w:i/>
          <w:iCs/>
          <w:noProof/>
          <w:sz w:val="24"/>
        </w:rPr>
        <w:t>Critical Care Medicine</w:t>
      </w:r>
      <w:r w:rsidRPr="003B5663">
        <w:rPr>
          <w:rFonts w:ascii="Cambria" w:hAnsi="Cambria"/>
          <w:noProof/>
          <w:sz w:val="24"/>
        </w:rPr>
        <w:t xml:space="preserve"> </w:t>
      </w:r>
      <w:r w:rsidRPr="003B5663">
        <w:rPr>
          <w:rFonts w:ascii="Cambria" w:hAnsi="Cambria"/>
          <w:b/>
          <w:bCs/>
          <w:noProof/>
          <w:sz w:val="24"/>
        </w:rPr>
        <w:t>35</w:t>
      </w:r>
      <w:r w:rsidRPr="003B5663">
        <w:rPr>
          <w:rFonts w:ascii="Cambria" w:hAnsi="Cambria"/>
          <w:noProof/>
          <w:sz w:val="24"/>
        </w:rPr>
        <w:t xml:space="preserve"> S602–S608. (doi:10.1097/01.CCM.0000279194.11328.77)</w:t>
      </w:r>
    </w:p>
    <w:p w14:paraId="7E99E27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Ntali G, Grossman A &amp; Karavitaki N 2015 Clinical and biochemical manifestations of Cushing’s. </w:t>
      </w:r>
      <w:r w:rsidRPr="003B5663">
        <w:rPr>
          <w:rFonts w:ascii="Cambria" w:hAnsi="Cambria"/>
          <w:i/>
          <w:iCs/>
          <w:noProof/>
          <w:sz w:val="24"/>
        </w:rPr>
        <w:t>Pituitary</w:t>
      </w:r>
      <w:r w:rsidRPr="003B5663">
        <w:rPr>
          <w:rFonts w:ascii="Cambria" w:hAnsi="Cambria"/>
          <w:noProof/>
          <w:sz w:val="24"/>
        </w:rPr>
        <w:t>. (doi:10.1007/s11102-014-0631-4)</w:t>
      </w:r>
    </w:p>
    <w:p w14:paraId="70920E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apaspyrou-Rao S, Schneider SH, Petersen RN &amp; Fried SK 1997 Dexamethasone increases leptin expression in humans in vivo.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2</w:t>
      </w:r>
      <w:r w:rsidRPr="003B5663">
        <w:rPr>
          <w:rFonts w:ascii="Cambria" w:hAnsi="Cambria"/>
          <w:noProof/>
          <w:sz w:val="24"/>
        </w:rPr>
        <w:t xml:space="preserve"> 1635–1637.</w:t>
      </w:r>
    </w:p>
    <w:p w14:paraId="2E49F11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leasure DE, Walsh GO &amp; Engel WK 1970 Atrophy of skeletal muscle in patients with Cushing’s syndrome. </w:t>
      </w:r>
      <w:r w:rsidRPr="003B5663">
        <w:rPr>
          <w:rFonts w:ascii="Cambria" w:hAnsi="Cambria"/>
          <w:i/>
          <w:iCs/>
          <w:noProof/>
          <w:sz w:val="24"/>
        </w:rPr>
        <w:t>Archives of Neurology</w:t>
      </w:r>
      <w:r w:rsidRPr="003B5663">
        <w:rPr>
          <w:rFonts w:ascii="Cambria" w:hAnsi="Cambria"/>
          <w:noProof/>
          <w:sz w:val="24"/>
        </w:rPr>
        <w:t xml:space="preserve"> </w:t>
      </w:r>
      <w:r w:rsidRPr="003B5663">
        <w:rPr>
          <w:rFonts w:ascii="Cambria" w:hAnsi="Cambria"/>
          <w:b/>
          <w:bCs/>
          <w:noProof/>
          <w:sz w:val="24"/>
        </w:rPr>
        <w:t>22</w:t>
      </w:r>
      <w:r w:rsidRPr="003B5663">
        <w:rPr>
          <w:rFonts w:ascii="Cambria" w:hAnsi="Cambria"/>
          <w:noProof/>
          <w:sz w:val="24"/>
        </w:rPr>
        <w:t xml:space="preserve"> 118–125. (doi:10.1001/archneur.1970.00480200024002)</w:t>
      </w:r>
    </w:p>
    <w:p w14:paraId="65B1FA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rice SR, England BK, Bailey JL, Van Vreede K &amp; Mitch WE 1994 Acidosis and glucocorticoids concomitantly increase ubiquitin and proteasome subunit mRNAs in rat muscle.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7</w:t>
      </w:r>
      <w:r w:rsidRPr="003B5663">
        <w:rPr>
          <w:rFonts w:ascii="Cambria" w:hAnsi="Cambria"/>
          <w:noProof/>
          <w:sz w:val="24"/>
        </w:rPr>
        <w:t xml:space="preserve"> C955–C960.</w:t>
      </w:r>
    </w:p>
    <w:p w14:paraId="77E4253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R Core Team 2013 R: A Language and Environment for Statistical Computing.</w:t>
      </w:r>
    </w:p>
    <w:p w14:paraId="0673AC1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3B5663">
        <w:rPr>
          <w:rFonts w:ascii="Cambria" w:hAnsi="Cambria"/>
          <w:i/>
          <w:iCs/>
          <w:noProof/>
          <w:sz w:val="24"/>
        </w:rPr>
        <w:t>Genome Research</w:t>
      </w:r>
      <w:r w:rsidRPr="003B5663">
        <w:rPr>
          <w:rFonts w:ascii="Cambria" w:hAnsi="Cambria"/>
          <w:noProof/>
          <w:sz w:val="24"/>
        </w:rPr>
        <w:t xml:space="preserve"> </w:t>
      </w:r>
      <w:r w:rsidRPr="003B5663">
        <w:rPr>
          <w:rFonts w:ascii="Cambria" w:hAnsi="Cambria"/>
          <w:b/>
          <w:bCs/>
          <w:noProof/>
          <w:sz w:val="24"/>
        </w:rPr>
        <w:t>19</w:t>
      </w:r>
      <w:r w:rsidRPr="003B5663">
        <w:rPr>
          <w:rFonts w:ascii="Cambria" w:hAnsi="Cambria"/>
          <w:noProof/>
          <w:sz w:val="24"/>
        </w:rPr>
        <w:t xml:space="preserve"> 2163–2171. (doi:10.1101/gr.097022.109)</w:t>
      </w:r>
    </w:p>
    <w:p w14:paraId="1E9D6F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3B5663">
        <w:rPr>
          <w:rFonts w:ascii="Cambria" w:hAnsi="Cambria"/>
          <w:i/>
          <w:iCs/>
          <w:noProof/>
          <w:sz w:val="24"/>
        </w:rPr>
        <w:t>European Journal of Endocrinology</w:t>
      </w:r>
      <w:r w:rsidRPr="003B5663">
        <w:rPr>
          <w:rFonts w:ascii="Cambria" w:hAnsi="Cambria"/>
          <w:noProof/>
          <w:sz w:val="24"/>
        </w:rPr>
        <w:t xml:space="preserve"> </w:t>
      </w:r>
      <w:r w:rsidRPr="003B5663">
        <w:rPr>
          <w:rFonts w:ascii="Cambria" w:hAnsi="Cambria"/>
          <w:b/>
          <w:bCs/>
          <w:noProof/>
          <w:sz w:val="24"/>
        </w:rPr>
        <w:t>149</w:t>
      </w:r>
      <w:r w:rsidRPr="003B5663">
        <w:rPr>
          <w:rFonts w:ascii="Cambria" w:hAnsi="Cambria"/>
          <w:noProof/>
          <w:sz w:val="24"/>
        </w:rPr>
        <w:t xml:space="preserve"> 543–548. (doi:10.1530/eje.0.1490543)</w:t>
      </w:r>
    </w:p>
    <w:p w14:paraId="18B951B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ohk DJ, Mascharak S, Khambatta C, Leung H, Hellerstein M &amp; Harris C 2013 Dexamethasone-mediated changes in adipose triacylglycerol metabolism are </w:t>
      </w:r>
      <w:r w:rsidRPr="003B5663">
        <w:rPr>
          <w:rFonts w:ascii="Cambria" w:hAnsi="Cambria"/>
          <w:noProof/>
          <w:sz w:val="24"/>
        </w:rPr>
        <w:lastRenderedPageBreak/>
        <w:t xml:space="preserve">exaggerated, not diminished, in the absence of a functional GR dimerization domai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54</w:t>
      </w:r>
      <w:r w:rsidRPr="003B5663">
        <w:rPr>
          <w:rFonts w:ascii="Cambria" w:hAnsi="Cambria"/>
          <w:noProof/>
          <w:sz w:val="24"/>
        </w:rPr>
        <w:t xml:space="preserve"> 1528–1539. (doi:10.1210/en.2011-1047)</w:t>
      </w:r>
    </w:p>
    <w:p w14:paraId="18816C3F"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626–631. (doi:10.1210/jc.83.2.626)</w:t>
      </w:r>
    </w:p>
    <w:p w14:paraId="3822634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egal HL &amp; Gonzalez Lopez C 1963 Early Effects of Glucocorticoids on Precursor Incorporation into Glycogen. </w:t>
      </w:r>
      <w:r w:rsidRPr="003B5663">
        <w:rPr>
          <w:rFonts w:ascii="Cambria" w:hAnsi="Cambria"/>
          <w:i/>
          <w:iCs/>
          <w:noProof/>
          <w:sz w:val="24"/>
        </w:rPr>
        <w:t>Nature</w:t>
      </w:r>
      <w:r w:rsidRPr="003B5663">
        <w:rPr>
          <w:rFonts w:ascii="Cambria" w:hAnsi="Cambria"/>
          <w:noProof/>
          <w:sz w:val="24"/>
        </w:rPr>
        <w:t xml:space="preserve"> </w:t>
      </w:r>
      <w:r w:rsidRPr="003B5663">
        <w:rPr>
          <w:rFonts w:ascii="Cambria" w:hAnsi="Cambria"/>
          <w:b/>
          <w:bCs/>
          <w:noProof/>
          <w:sz w:val="24"/>
        </w:rPr>
        <w:t>200</w:t>
      </w:r>
      <w:r w:rsidRPr="003B5663">
        <w:rPr>
          <w:rFonts w:ascii="Cambria" w:hAnsi="Cambria"/>
          <w:noProof/>
          <w:sz w:val="24"/>
        </w:rPr>
        <w:t xml:space="preserve"> 143–144. (doi:10.1038/200143a0)</w:t>
      </w:r>
    </w:p>
    <w:p w14:paraId="1A47BC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bramanian A, Tamayo P, Mootha VK, Mukherjee S, Ebert BL, Gillette MA, Paulovich A, Pomeroy SL, Golub TR, Lander ES </w:t>
      </w:r>
      <w:r w:rsidRPr="003B5663">
        <w:rPr>
          <w:rFonts w:ascii="Cambria" w:hAnsi="Cambria"/>
          <w:i/>
          <w:iCs/>
          <w:noProof/>
          <w:sz w:val="24"/>
        </w:rPr>
        <w:t>et al.</w:t>
      </w:r>
      <w:r w:rsidRPr="003B5663">
        <w:rPr>
          <w:rFonts w:ascii="Cambria" w:hAnsi="Cambria"/>
          <w:noProof/>
          <w:sz w:val="24"/>
        </w:rPr>
        <w:t xml:space="preserve"> 2005 Gene set enrichment analysis: a knowledge-based approach for interpreting genome-wide expression profiles. </w:t>
      </w:r>
      <w:r w:rsidRPr="003B5663">
        <w:rPr>
          <w:rFonts w:ascii="Cambria" w:hAnsi="Cambria"/>
          <w:i/>
          <w:iCs/>
          <w:noProof/>
          <w:sz w:val="24"/>
        </w:rPr>
        <w:t>Proceedings of the National Academy of Sciences of the United States of America</w:t>
      </w:r>
      <w:r w:rsidRPr="003B5663">
        <w:rPr>
          <w:rFonts w:ascii="Cambria" w:hAnsi="Cambria"/>
          <w:noProof/>
          <w:sz w:val="24"/>
        </w:rPr>
        <w:t xml:space="preserve"> </w:t>
      </w:r>
      <w:r w:rsidRPr="003B5663">
        <w:rPr>
          <w:rFonts w:ascii="Cambria" w:hAnsi="Cambria"/>
          <w:b/>
          <w:bCs/>
          <w:noProof/>
          <w:sz w:val="24"/>
        </w:rPr>
        <w:t>102</w:t>
      </w:r>
      <w:r w:rsidRPr="003B5663">
        <w:rPr>
          <w:rFonts w:ascii="Cambria" w:hAnsi="Cambria"/>
          <w:noProof/>
          <w:sz w:val="24"/>
        </w:rPr>
        <w:t xml:space="preserve"> 15545–15550. (doi:10.1073/pnas.0506580102)</w:t>
      </w:r>
    </w:p>
    <w:p w14:paraId="4D1400A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3B5663">
        <w:rPr>
          <w:rFonts w:ascii="Cambria" w:hAnsi="Cambria"/>
          <w:i/>
          <w:iCs/>
          <w:noProof/>
          <w:sz w:val="24"/>
        </w:rPr>
        <w:t>Cell</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224–241. (doi:10.1016/j.cell.2011.03.027)</w:t>
      </w:r>
    </w:p>
    <w:p w14:paraId="1368FD5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3B5663">
        <w:rPr>
          <w:rFonts w:ascii="Cambria" w:hAnsi="Cambria"/>
          <w:i/>
          <w:iCs/>
          <w:noProof/>
          <w:sz w:val="24"/>
        </w:rPr>
        <w:t>Molecular Endocrinology (Baltimore, Md.)</w:t>
      </w:r>
      <w:r w:rsidRPr="003B5663">
        <w:rPr>
          <w:rFonts w:ascii="Cambria" w:hAnsi="Cambria"/>
          <w:noProof/>
          <w:sz w:val="24"/>
        </w:rPr>
        <w:t xml:space="preserve"> </w:t>
      </w:r>
      <w:r w:rsidRPr="003B5663">
        <w:rPr>
          <w:rFonts w:ascii="Cambria" w:hAnsi="Cambria"/>
          <w:b/>
          <w:bCs/>
          <w:noProof/>
          <w:sz w:val="24"/>
        </w:rPr>
        <w:t>24</w:t>
      </w:r>
      <w:r w:rsidRPr="003B5663">
        <w:rPr>
          <w:rFonts w:ascii="Cambria" w:hAnsi="Cambria"/>
          <w:noProof/>
          <w:sz w:val="24"/>
        </w:rPr>
        <w:t xml:space="preserve"> 104–113. (doi:10.1210/me.2009-0091)</w:t>
      </w:r>
    </w:p>
    <w:p w14:paraId="3DCB350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Wing SS &amp; Goldberg AL 1993 Glucocorticoids activate the ATP-ubiquitin-dependent proteolytic system in skeletal muscle during fasting.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4</w:t>
      </w:r>
      <w:r w:rsidRPr="003B5663">
        <w:rPr>
          <w:rFonts w:ascii="Cambria" w:hAnsi="Cambria"/>
          <w:noProof/>
          <w:sz w:val="24"/>
        </w:rPr>
        <w:t xml:space="preserve"> E668–E676.</w:t>
      </w:r>
    </w:p>
    <w:p w14:paraId="114523FE" w14:textId="038D9BA0" w:rsidR="00F72E09" w:rsidRPr="00F72E09" w:rsidRDefault="00F72E09" w:rsidP="003B5663">
      <w:pPr>
        <w:pStyle w:val="NormalWeb"/>
        <w:spacing w:line="480" w:lineRule="auto"/>
        <w:ind w:left="480" w:hanging="480"/>
        <w:divId w:val="299119274"/>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40:00Z" w:initials="DB">
    <w:p w14:paraId="57000424" w14:textId="1693E38A" w:rsidR="00FA0771" w:rsidRDefault="00FA0771">
      <w:pPr>
        <w:pStyle w:val="CommentText"/>
      </w:pPr>
      <w:r>
        <w:rPr>
          <w:rStyle w:val="CommentReference"/>
        </w:rPr>
        <w:annotationRef/>
      </w:r>
      <w:r>
        <w:t xml:space="preserve">Need fold change and q for </w:t>
      </w:r>
      <w:proofErr w:type="spellStart"/>
      <w:r>
        <w:t>resistin</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FA0771" w:rsidRDefault="00FA0771" w:rsidP="002025A3">
      <w:r>
        <w:separator/>
      </w:r>
    </w:p>
  </w:endnote>
  <w:endnote w:type="continuationSeparator" w:id="0">
    <w:p w14:paraId="4862A113" w14:textId="77777777" w:rsidR="00FA0771" w:rsidRDefault="00FA0771" w:rsidP="002025A3">
      <w:r>
        <w:continuationSeparator/>
      </w:r>
    </w:p>
  </w:endnote>
  <w:endnote w:type="continuationNotice" w:id="1">
    <w:p w14:paraId="0803EFCE" w14:textId="77777777" w:rsidR="00FA0771" w:rsidRDefault="00FA07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FA0771" w:rsidRDefault="00FA077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FA0771" w:rsidRDefault="00FA077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FA0771" w:rsidRDefault="00FA077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B58EA">
      <w:rPr>
        <w:rStyle w:val="PageNumber"/>
        <w:noProof/>
      </w:rPr>
      <w:t>20</w:t>
    </w:r>
    <w:r>
      <w:rPr>
        <w:rStyle w:val="PageNumber"/>
      </w:rPr>
      <w:fldChar w:fldCharType="end"/>
    </w:r>
  </w:p>
  <w:p w14:paraId="498801B7" w14:textId="77777777" w:rsidR="00FA0771" w:rsidRDefault="00FA077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FA0771" w:rsidRDefault="00FA0771" w:rsidP="002025A3">
      <w:r>
        <w:separator/>
      </w:r>
    </w:p>
  </w:footnote>
  <w:footnote w:type="continuationSeparator" w:id="0">
    <w:p w14:paraId="26E7F533" w14:textId="77777777" w:rsidR="00FA0771" w:rsidRDefault="00FA0771" w:rsidP="002025A3">
      <w:r>
        <w:continuationSeparator/>
      </w:r>
    </w:p>
  </w:footnote>
  <w:footnote w:type="continuationNotice" w:id="1">
    <w:p w14:paraId="12BCD0C6" w14:textId="77777777" w:rsidR="00FA0771" w:rsidRDefault="00FA0771"/>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468F7"/>
    <w:rsid w:val="00055886"/>
    <w:rsid w:val="00064AB6"/>
    <w:rsid w:val="0008047F"/>
    <w:rsid w:val="000C66BF"/>
    <w:rsid w:val="000D5F39"/>
    <w:rsid w:val="000D7EE2"/>
    <w:rsid w:val="000F1BFF"/>
    <w:rsid w:val="0010215F"/>
    <w:rsid w:val="00102B1C"/>
    <w:rsid w:val="00122DD7"/>
    <w:rsid w:val="001265D3"/>
    <w:rsid w:val="00127C57"/>
    <w:rsid w:val="0015033F"/>
    <w:rsid w:val="0015200A"/>
    <w:rsid w:val="00154286"/>
    <w:rsid w:val="00155D0E"/>
    <w:rsid w:val="00161D64"/>
    <w:rsid w:val="00177EF6"/>
    <w:rsid w:val="00197751"/>
    <w:rsid w:val="001A282B"/>
    <w:rsid w:val="001A4B5B"/>
    <w:rsid w:val="001A4F2F"/>
    <w:rsid w:val="001B369A"/>
    <w:rsid w:val="001C7894"/>
    <w:rsid w:val="001D5F14"/>
    <w:rsid w:val="001D6336"/>
    <w:rsid w:val="001E43B2"/>
    <w:rsid w:val="001E5037"/>
    <w:rsid w:val="001F3AE6"/>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63B3B"/>
    <w:rsid w:val="005812FE"/>
    <w:rsid w:val="005937AF"/>
    <w:rsid w:val="005A3933"/>
    <w:rsid w:val="005B58EA"/>
    <w:rsid w:val="005C6048"/>
    <w:rsid w:val="005D09A1"/>
    <w:rsid w:val="005D4214"/>
    <w:rsid w:val="005D7786"/>
    <w:rsid w:val="005E4873"/>
    <w:rsid w:val="005F06E6"/>
    <w:rsid w:val="00600CE6"/>
    <w:rsid w:val="006146F4"/>
    <w:rsid w:val="00620E7B"/>
    <w:rsid w:val="006229FE"/>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445E4"/>
    <w:rsid w:val="00845D55"/>
    <w:rsid w:val="00847FE2"/>
    <w:rsid w:val="008654AE"/>
    <w:rsid w:val="0088089C"/>
    <w:rsid w:val="00883800"/>
    <w:rsid w:val="0089101A"/>
    <w:rsid w:val="008B05E8"/>
    <w:rsid w:val="008B4941"/>
    <w:rsid w:val="008B7184"/>
    <w:rsid w:val="008C0783"/>
    <w:rsid w:val="008D1AB7"/>
    <w:rsid w:val="008D20DD"/>
    <w:rsid w:val="008E2055"/>
    <w:rsid w:val="008E7DAD"/>
    <w:rsid w:val="00900C37"/>
    <w:rsid w:val="00901CB0"/>
    <w:rsid w:val="009024ED"/>
    <w:rsid w:val="00920456"/>
    <w:rsid w:val="00921294"/>
    <w:rsid w:val="0092656E"/>
    <w:rsid w:val="00931FFA"/>
    <w:rsid w:val="0093335B"/>
    <w:rsid w:val="00957D30"/>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6894"/>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729C"/>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6835"/>
    <w:rsid w:val="00F36F37"/>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A0771"/>
    <w:rsid w:val="00FB0AA3"/>
    <w:rsid w:val="00FB5F4F"/>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C37317-7E3D-AF40-B983-536531139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32</Pages>
  <Words>26910</Words>
  <Characters>153392</Characters>
  <Application>Microsoft Macintosh Word</Application>
  <DocSecurity>0</DocSecurity>
  <Lines>1278</Lines>
  <Paragraphs>35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9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38</cp:revision>
  <cp:lastPrinted>2015-02-27T17:07:00Z</cp:lastPrinted>
  <dcterms:created xsi:type="dcterms:W3CDTF">2015-02-28T22:47:00Z</dcterms:created>
  <dcterms:modified xsi:type="dcterms:W3CDTF">2015-04-27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